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824249">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824249">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824249">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824249">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824249">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824249">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824249">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824249">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824249">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824249">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824249">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824249">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824249">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824249">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824249">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824249">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824249">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824249">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824249">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824249">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824249">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824249">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824249">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824249">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371119C3"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B95F50">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B95F50">
            <w:t>[1]</w:t>
          </w:r>
          <w:r w:rsidR="001B3D4D">
            <w:fldChar w:fldCharType="end"/>
          </w:r>
        </w:sdtContent>
      </w:sdt>
      <w:r w:rsidR="003B7138">
        <w:t xml:space="preserve">. </w:t>
      </w:r>
      <w:r w:rsidR="00D05033">
        <w:t xml:space="preserve">Dies ist jedoch </w:t>
      </w:r>
      <w:r w:rsidR="003E0CA3">
        <w:t>nichts</w:t>
      </w:r>
      <w:r w:rsidR="00D05033">
        <w:t xml:space="preserve"> im vergleich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B95F50">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EDF2BBE"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B95F50">
            <w:t>[2]</w:t>
          </w:r>
          <w:r w:rsidR="00E93CF6">
            <w:fldChar w:fldCharType="end"/>
          </w:r>
        </w:sdtContent>
      </w:sdt>
    </w:p>
    <w:p w14:paraId="0E14BD03" w14:textId="2D8E6ADA"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B95F50">
            <w:t>[3]</w:t>
          </w:r>
          <w:r w:rsidR="00026B0A">
            <w:fldChar w:fldCharType="end"/>
          </w:r>
        </w:sdtContent>
      </w:sdt>
    </w:p>
    <w:p w14:paraId="50B6ED61" w14:textId="5A96C106"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B95F50">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54D00E5D"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B95F50">
            <w:t>[5]</w:t>
          </w:r>
          <w:r w:rsidR="00A8554F">
            <w:fldChar w:fldCharType="end"/>
          </w:r>
        </w:sdtContent>
      </w:sdt>
    </w:p>
    <w:p w14:paraId="4A312845" w14:textId="73B13552"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grad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B95F50">
            <w:t>[6]</w:t>
          </w:r>
          <w:r w:rsidR="00F8468F">
            <w:fldChar w:fldCharType="end"/>
          </w:r>
        </w:sdtContent>
      </w:sdt>
    </w:p>
    <w:p w14:paraId="2B96CE00" w14:textId="01A3009E"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w:t>
      </w:r>
      <w:r w:rsidR="009F4626">
        <w:t xml:space="preserve">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w:t>
      </w:r>
      <w:r w:rsidR="00E2566B">
        <w:t xml:space="preserve">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B95F50">
            <w:t>[7]</w:t>
          </w:r>
          <w:r w:rsidR="00613984">
            <w:fldChar w:fldCharType="end"/>
          </w:r>
        </w:sdtContent>
      </w:sdt>
    </w:p>
    <w:p w14:paraId="0429711A" w14:textId="26FD743D"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B95F50">
            <w:t>[8]</w:t>
          </w:r>
          <w:r w:rsidR="002B75A4">
            <w:fldChar w:fldCharType="end"/>
          </w:r>
        </w:sdtContent>
      </w:sdt>
    </w:p>
    <w:p w14:paraId="35918478" w14:textId="14CA7B34"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BD485E">
            <w:t>[9]</w:t>
          </w:r>
          <w:r w:rsidR="00BD485E">
            <w:fldChar w:fldCharType="end"/>
          </w:r>
        </w:sdtContent>
      </w:sdt>
    </w:p>
    <w:p w14:paraId="30AE597B" w14:textId="3B2C7BA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9F7A08">
            <w:t>[10]</w:t>
          </w:r>
          <w:r w:rsidR="009F7A08">
            <w:fldChar w:fldCharType="end"/>
          </w:r>
        </w:sdtContent>
      </w:sdt>
    </w:p>
    <w:p w14:paraId="5F45A0C3" w14:textId="7FBB00C0"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691019">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5E598EB3" w:rsidR="00153762" w:rsidRDefault="00153762" w:rsidP="00153762">
      <w:r>
        <w:t xml:space="preserve">Für die verschiedene </w:t>
      </w:r>
      <w:r w:rsidR="00CB39E0">
        <w:t>Visualisierungstechniken gibt es drei verschiedene Zielgruppen, welche potenziell an diese</w:t>
      </w:r>
      <w:r w:rsidR="0085434F">
        <w:t xml:space="preserve">n einen Mehrwert finden könnte. Diese Zielgruppen sind: </w:t>
      </w:r>
      <w:r w:rsidR="0085434F" w:rsidRPr="0085434F">
        <w:t>Weininteressierte</w:t>
      </w:r>
      <w:r w:rsidR="0085434F">
        <w:t>, Weineinkäufer</w:t>
      </w:r>
      <w:r w:rsidR="002658C6">
        <w:t xml:space="preserve"> (-verkäufer) und der Weinexperte. Auf diese wird nachfolgend nun eingegangen.</w:t>
      </w:r>
    </w:p>
    <w:p w14:paraId="7F90FEF5" w14:textId="56CB037B" w:rsidR="002658C6" w:rsidRDefault="00685A3F" w:rsidP="00153762">
      <w:r>
        <w:t>Die Weininteressierten sind eine Gruppe welche gerne Wein</w:t>
      </w:r>
      <w:r w:rsidR="0094712C">
        <w:t xml:space="preserve"> </w:t>
      </w:r>
      <w:r w:rsidR="00AE6C31">
        <w:t>trinken,</w:t>
      </w:r>
      <w:r w:rsidR="0094712C">
        <w:t xml:space="preserve"> welche jedoch aber kaum bis gar kein Vorwissen</w:t>
      </w:r>
      <w:r w:rsidR="00AE6C31">
        <w:t xml:space="preserve"> zu dem Thema Wein</w:t>
      </w:r>
      <w:r w:rsidR="00920061" w:rsidRPr="00920061">
        <w:t xml:space="preserve"> </w:t>
      </w:r>
      <w:r w:rsidR="00920061">
        <w:t>besitzen</w:t>
      </w:r>
      <w:r w:rsidR="00AE6C31">
        <w:t xml:space="preserve">. </w:t>
      </w:r>
      <w:r w:rsidR="004F3462">
        <w:t xml:space="preserve">Deswegen könnten diese mithilfe von verschiedenen Visualisierungen neue Erkenntnisse gewinnen rund um das Thema der Weine. So könnten Sie die Zusammenhänge zwischen der </w:t>
      </w:r>
      <w:r w:rsidR="00751668">
        <w:t xml:space="preserve">Säure und der Süße des Weines erkennen. Darüber </w:t>
      </w:r>
      <w:r w:rsidR="00751668">
        <w:lastRenderedPageBreak/>
        <w:t>hinaus könn</w:t>
      </w:r>
      <w:r w:rsidR="004B2370">
        <w:t xml:space="preserve">ten sie mithilfe dieser Visualisierung die </w:t>
      </w:r>
      <w:r w:rsidR="00A779E3">
        <w:t>Weine,</w:t>
      </w:r>
      <w:r w:rsidR="004B2370">
        <w:t xml:space="preserve"> die diese bisher getrunken haben, viel besser einordnen und </w:t>
      </w:r>
      <w:r w:rsidR="00A779E3">
        <w:t>somit vielleicht auch neuen Weine entdecken, welche ihnen potenziell schmecken könnte.</w:t>
      </w:r>
    </w:p>
    <w:p w14:paraId="766D1E41" w14:textId="2CDF5DF8" w:rsidR="00A779E3" w:rsidRDefault="00A779E3" w:rsidP="00153762">
      <w:r>
        <w:t xml:space="preserve">Bei der Gruppe der Weineinkäufer bzw. Weinverkäufer handelt es sich um die </w:t>
      </w:r>
      <w:r w:rsidR="00934FAE">
        <w:t xml:space="preserve">Gruppe, welche das meiste Wissen über Weine besitzen sollte. Da diese ihre Kundenbetraten sollten und </w:t>
      </w:r>
      <w:r w:rsidR="007118D0">
        <w:t>entsprechende</w:t>
      </w:r>
      <w:r w:rsidR="00934FAE">
        <w:t xml:space="preserve"> gute Weine </w:t>
      </w:r>
      <w:r w:rsidR="007118D0">
        <w:t xml:space="preserve">zu guten Preisen finden und einkaufen müssen. Somit ist ihr Vorwissen </w:t>
      </w:r>
      <w:r w:rsidR="009D0C0C">
        <w:t xml:space="preserve">seht gut bis exzellent. Mithilfe der Visualisierungen wäre es möglich verschiedene </w:t>
      </w:r>
      <w:r w:rsidR="006E1C9A">
        <w:t>neue Sorten zu entdecken welche in das Sortiment des einzelnen Händlers passen könnten. Darüber hinaus kön</w:t>
      </w:r>
      <w:r w:rsidR="00942A4E">
        <w:t>nten neue oder außergewöhnliche Sorten entdeckt werden, welche vielleicht nur spezielle Kunden infrage kommen würde. Weiterhin könnte diese zur Kundenberatung verwendet werden, um die speziellen Geschmäcker aller Kunden effektiv abdecken zu können.</w:t>
      </w:r>
    </w:p>
    <w:p w14:paraId="16E26D45" w14:textId="2B6BB209" w:rsidR="004F3462" w:rsidRDefault="00942A4E" w:rsidP="00153762">
      <w:r>
        <w:t xml:space="preserve">Die </w:t>
      </w:r>
      <w:r w:rsidR="0008040D">
        <w:t xml:space="preserve">Weinexperten sind eine Gruppe von Leuten welche gerne Wein trinken und sich bereits mit diesem Thema auseinandergesetzt haben. </w:t>
      </w:r>
      <w:r w:rsidR="00DE41D8">
        <w:t xml:space="preserve">Dementsprechend sollte ihr Wissenstand durchschnittlich bis gut sein. Diese Gruppe könnte mithilfe der Visualisierungen neue Sorten für sich entdecken, welche ihren Geschmack </w:t>
      </w:r>
      <w:r w:rsidR="001B5D68">
        <w:t>entspricht und so vielleicht noch tiefer in die verschiedenen Weinrichtungen einzutauchen.</w:t>
      </w:r>
      <w:r w:rsidR="0030171C">
        <w:t xml:space="preserve"> Weiterhin wäre es auch möglich mithilfe der verschiedenen Visualisierungen ihren Weingeschmack weiter zu erforschen, da diese mithilfe der Darstellungen diesen besser erforschen könnten.</w:t>
      </w:r>
    </w:p>
    <w:p w14:paraId="287D03B6" w14:textId="7105D427" w:rsidR="008F593C" w:rsidRDefault="008F593C" w:rsidP="00537FBC">
      <w:pPr>
        <w:pStyle w:val="berschrift2"/>
      </w:pPr>
      <w:bookmarkStart w:id="9" w:name="_Toc80274845"/>
      <w:r>
        <w:t>Überblick und Beiträge</w:t>
      </w:r>
      <w:bookmarkEnd w:id="9"/>
    </w:p>
    <w:p w14:paraId="217BA9F6" w14:textId="2096106E" w:rsidR="0030171C" w:rsidRPr="00F971C1" w:rsidRDefault="006B3782" w:rsidP="00F971C1">
      <w:r>
        <w:t>In diesem Projekt wurden die Daten</w:t>
      </w:r>
      <w:r w:rsidR="005C4645">
        <w:t xml:space="preserve"> von der Webseite </w:t>
      </w:r>
      <w:proofErr w:type="spellStart"/>
      <w:r w:rsidR="005C4645">
        <w:t>Kagg</w:t>
      </w:r>
      <w:r w:rsidR="00015214">
        <w:t>le</w:t>
      </w:r>
      <w:proofErr w:type="spellEnd"/>
      <w:r w:rsidR="00015214">
        <w:t xml:space="preserve"> verwendet. Dabei handelt es sich Daten rund um das Thema Wein. Dabei sind in den Daten </w:t>
      </w:r>
      <w:r w:rsidR="006C6F16">
        <w:t>die verschiedenen Namen der Weine zu finden, deren Produzenten und woher diese sind</w:t>
      </w:r>
      <w:r w:rsidR="0045457D">
        <w:t xml:space="preserve"> (inkl. der einzelnen Standorte). </w:t>
      </w:r>
      <w:r w:rsidR="001734EE">
        <w:t xml:space="preserve">Weiterhin sind zu dem Wein an sich weitere Informationen vorhanden. </w:t>
      </w:r>
      <w:r w:rsidR="00962032">
        <w:t xml:space="preserve">So ist der Typ </w:t>
      </w:r>
      <w:r w:rsidR="005E3C6B">
        <w:t>und</w:t>
      </w:r>
      <w:r w:rsidR="00962032">
        <w:t xml:space="preserve"> die Verwendung </w:t>
      </w:r>
      <w:r w:rsidR="005E3C6B">
        <w:t xml:space="preserve">des Weines zu finden. Weiterhin sind in diesen Daten </w:t>
      </w:r>
      <w:r w:rsidR="00D07480">
        <w:t>Eigenschaften</w:t>
      </w:r>
      <w:r w:rsidR="005E3C6B">
        <w:t xml:space="preserve"> wie Alkoholgehalt, </w:t>
      </w:r>
      <w:r w:rsidR="00A961A7">
        <w:t>Trinktemperatur, Süße, Säure, Körper</w:t>
      </w:r>
      <w:r w:rsidR="00D07480">
        <w:t>, Gerbstoffe, Preis, Jahr und größer einer Flasche vermerkt.</w:t>
      </w:r>
      <w:r w:rsidR="00BF69A0">
        <w:t xml:space="preserve"> Genauere Informationen was diese Eigenschaften bedeuten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an einem Scatterplot, Parallelen Koordinaten und einer </w:t>
      </w:r>
      <w:proofErr w:type="spellStart"/>
      <w:r w:rsidR="00F41A14">
        <w:t>Baumhierachie</w:t>
      </w:r>
      <w:proofErr w:type="spellEnd"/>
      <w:r w:rsidR="00F41A14">
        <w:t xml:space="preserve"> dargestellt. Wie diese Diagramme aufgebaut sind, ist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zu finden.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die verschiedenen </w:t>
      </w:r>
      <w:r w:rsidR="00A32A54">
        <w:t xml:space="preserve">paare an Eigenschaften verglichen werden, um so für einen einzelne Datenpaar </w:t>
      </w:r>
      <w:r w:rsidR="00C21B16">
        <w:t>herauszufinden,</w:t>
      </w:r>
      <w:r w:rsidR="00A32A54">
        <w:t xml:space="preserve"> wie es sich gegenüber den </w:t>
      </w:r>
      <w:r w:rsidR="00C21B16">
        <w:t>anderen Datenpaaren</w:t>
      </w:r>
      <w:r w:rsidR="00A32A54">
        <w:t xml:space="preserve"> verhält.</w:t>
      </w:r>
      <w:r w:rsidR="00C21B16">
        <w:t xml:space="preserve"> Somit könnten schnell besondere Datenpaare herausgefiltert werden und entsprechende neue Informationen gewonnen werden.</w:t>
      </w:r>
      <w:r w:rsidR="002D66FB">
        <w:t xml:space="preserve"> Mithilfe der </w:t>
      </w:r>
      <w:proofErr w:type="spellStart"/>
      <w:r w:rsidR="002D66FB">
        <w:t>Baumhierachie</w:t>
      </w:r>
      <w:proofErr w:type="spellEnd"/>
      <w:r w:rsidR="002D66FB">
        <w:t xml:space="preserve"> wird es möglich sein die verschiedenen </w:t>
      </w:r>
      <w:r w:rsidR="00382428">
        <w:t>Weine ihren Regionen zuzuordnen und zu herauszufinden wie viele Weine pro Region vorhanden sind.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3CC4C1F6"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 xml:space="preserve">Diese Originaldatei enthält 32 Spalten mit insgesamt 21605 Datensätzen.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w:t>
      </w:r>
      <w:r w:rsidR="00183678">
        <w:lastRenderedPageBreak/>
        <w:t xml:space="preserve">„cleasingWine.csv“ und besitzt 31 Spalten und </w:t>
      </w:r>
      <w:r w:rsidR="000456F2">
        <w:t xml:space="preserve">21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19646D">
            <w:t>[12]</w:t>
          </w:r>
          <w:r w:rsidR="0019646D">
            <w:fldChar w:fldCharType="end"/>
          </w:r>
        </w:sdtContent>
      </w:sdt>
    </w:p>
    <w:p w14:paraId="250BF83D" w14:textId="7AF3FA6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für die einzelnen Daten.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DF4917">
        <w:t>entsprechend der ganzen Namen</w:t>
      </w:r>
      <w:r w:rsidR="00EC4014">
        <w:t xml:space="preserve"> der einzelnen Weine mit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xml:space="preserve">“ und der entsprechenden Nummer, welche die entsprechende Region wo der Wein </w:t>
      </w:r>
      <w:r w:rsidR="005C678C">
        <w:t>herkommt,</w:t>
      </w:r>
      <w:r w:rsidR="008C1750">
        <w:t xml:space="preserve"> darstellen.</w:t>
      </w:r>
      <w:r w:rsidR="007B1969">
        <w:t xml:space="preserve"> Anschließend sind </w:t>
      </w:r>
      <w:r w:rsidR="00C968AB">
        <w:t>finden 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C968AB">
        <w:t xml:space="preserve"> welche bis </w:t>
      </w:r>
      <w:r w:rsidR="00792911">
        <w:t xml:space="preserve">zwölf geht, um die Weine </w:t>
      </w:r>
      <w:r w:rsidR="00210756">
        <w:t>ihre entsprechende Sorte</w:t>
      </w:r>
      <w:r w:rsidR="00792911">
        <w:t xml:space="preserve"> zuordnen zu können.</w:t>
      </w:r>
      <w:r w:rsidR="00210756">
        <w:t xml:space="preserve"> Nachdem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C34E9">
        <w:t>Darauf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leer W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19646D">
            <w:t>[12]</w:t>
          </w:r>
          <w:r w:rsidR="0019646D">
            <w:fldChar w:fldCharType="end"/>
          </w:r>
        </w:sdtContent>
      </w:sdt>
    </w:p>
    <w:p w14:paraId="46824846" w14:textId="2052A826" w:rsidR="00A12BD6" w:rsidRDefault="00FE71BD" w:rsidP="00AC3ACF">
      <w:r>
        <w:t>Dabei eigen sich diese Daten für</w:t>
      </w:r>
      <w:r w:rsidR="00420EFB">
        <w:t xml:space="preserve"> die Zielgruppe der Weininteressierten </w:t>
      </w:r>
      <w:r w:rsidR="00510830">
        <w:t xml:space="preserve">gut. Da diese ausreichend tiefe bieten um neue Weine kennen zu lerne und auch Zusammenhänge zwischen den Weinen Eigenschaften zu erkennen. Für die </w:t>
      </w:r>
      <w:proofErr w:type="spellStart"/>
      <w:r w:rsidR="00510830">
        <w:t>gruppen</w:t>
      </w:r>
      <w:proofErr w:type="spellEnd"/>
      <w:r w:rsidR="00510830">
        <w:t xml:space="preserve"> der Weineinkäufer oder Weinexperten jedoch ist dieser Datensatz ausreichend. Da hierbei vor allem durch die vielen leeren Wert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 die ggf. für eine </w:t>
      </w:r>
      <w:r w:rsidR="00663725">
        <w:t>Entscheidung benötigt werden ausreich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Dies führt dazu, </w:t>
      </w:r>
      <w:r w:rsidR="00F80C8D">
        <w:t>dass</w:t>
      </w:r>
      <w:r w:rsidR="00AD5735">
        <w:t xml:space="preserve"> diese Daten ungenau </w:t>
      </w:r>
      <w:r w:rsidR="00F80C8D">
        <w:t>sind,</w:t>
      </w:r>
      <w:r w:rsidR="00AD5735">
        <w:t xml:space="preserve"> wobei diese </w:t>
      </w:r>
      <w:r w:rsidR="00F80C8D">
        <w:t>hätten,</w:t>
      </w:r>
      <w:r w:rsidR="00AD5735">
        <w:t xml:space="preserve"> genauer sein können</w:t>
      </w:r>
      <w:r w:rsidR="00A213AC">
        <w:t xml:space="preserve"> und somit weniger geeignet für Gruppen </w:t>
      </w:r>
      <w:r w:rsidR="00F80C8D">
        <w:t>welche genauen Daten</w:t>
      </w:r>
      <w:r w:rsidR="00A213AC">
        <w:t xml:space="preserve"> zu den Weinen wünschen würden.</w:t>
      </w:r>
    </w:p>
    <w:p w14:paraId="0F0209A4" w14:textId="1E15661F" w:rsidR="00FE71BD" w:rsidRDefault="00F80C8D" w:rsidP="00AC3ACF">
      <w:r>
        <w:t xml:space="preserve">Dabei werden </w:t>
      </w:r>
      <w:r w:rsidR="00960F5A">
        <w:t xml:space="preserve">reichen diese Daten jedoch aus um neue Erkenntnisse rund um das Thema des Weins und ihren unterschiedlichen Eigenschaften zu generieren. </w:t>
      </w:r>
      <w:r w:rsidR="005A3763">
        <w:t xml:space="preserve">Dementsprechend reichen diese Daten </w:t>
      </w:r>
      <w:r w:rsidR="001A6C96">
        <w:t>auch aus,</w:t>
      </w:r>
      <w:r w:rsidR="001C4BCD">
        <w:t xml:space="preserve"> um die Fragestellungen der Zielgruppen zu beantworten, wenn auch nicht so ausführlich wie diese es sich wünschen würden. Dabei könnten die Weineinkäufer und Weinexperten diese Daten mehr als </w:t>
      </w:r>
      <w:r w:rsidR="001A6C96">
        <w:t>Richtwerte</w:t>
      </w:r>
      <w:r w:rsidR="001C4BCD">
        <w:t xml:space="preserve"> nehmen um sich dann entsprechend weiter </w:t>
      </w:r>
      <w:r w:rsidR="001A6C96">
        <w:t>Recherchieren.</w:t>
      </w:r>
    </w:p>
    <w:p w14:paraId="1FDB3BFC" w14:textId="770BE317" w:rsidR="00F80C8D" w:rsidRPr="006A6E00" w:rsidRDefault="007A6428" w:rsidP="00AC3ACF">
      <w:r>
        <w:t xml:space="preserve">Darüber hinaus wurde noch für das Baumdiagramm </w:t>
      </w:r>
      <w:r w:rsidR="00B24ECB">
        <w:t xml:space="preserve">eine weiter Datei erstellt, um die Länder welche nur in der Datei vorhanden, warum um die Kontinente und Einteilungen dieser zu ergänzen. </w:t>
      </w:r>
      <w:proofErr w:type="spellStart"/>
      <w:r w:rsidR="00B24ECB">
        <w:t>Um so</w:t>
      </w:r>
      <w:proofErr w:type="spellEnd"/>
      <w:r w:rsidR="00B24ECB">
        <w:t xml:space="preserve"> eine bessere Hierarchische Darstellung der Weine und ihrer Länder zu erhalten.</w:t>
      </w:r>
    </w:p>
    <w:p w14:paraId="50B60290" w14:textId="70783C84" w:rsidR="008F593C" w:rsidRDefault="008F593C" w:rsidP="00537FBC">
      <w:pPr>
        <w:pStyle w:val="berschrift2"/>
      </w:pPr>
      <w:bookmarkStart w:id="12" w:name="_Toc80274847"/>
      <w:r>
        <w:t>Technische Breitstellung der Daten</w:t>
      </w:r>
      <w:bookmarkEnd w:id="12"/>
    </w:p>
    <w:p w14:paraId="7B98439F" w14:textId="4C5B7CBF" w:rsidR="00224237" w:rsidRDefault="00FB7ECD" w:rsidP="002F0BFE">
      <w:r>
        <w:t xml:space="preserve">Die Technische </w:t>
      </w:r>
      <w:r w:rsidR="0006184F">
        <w:t>Bereitstellung</w:t>
      </w:r>
      <w:r>
        <w:t xml:space="preserve"> der Datenerfolgt mithilfe des </w:t>
      </w:r>
      <w:r w:rsidR="0006184F">
        <w:t>GitHubs</w:t>
      </w:r>
      <w:r>
        <w:t xml:space="preserve"> </w:t>
      </w:r>
      <w:proofErr w:type="spellStart"/>
      <w:r w:rsidR="0006184F" w:rsidRPr="0006184F">
        <w:t>Repositori</w:t>
      </w:r>
      <w:r w:rsidR="0006184F">
        <w:t>e</w:t>
      </w:r>
      <w:proofErr w:type="spellEnd"/>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Ordner sind unter dem Unterordner </w:t>
      </w:r>
      <w:r w:rsidR="00B32886">
        <w:t xml:space="preserve">„Quelldaten“ </w:t>
      </w:r>
      <w:r w:rsidR="00A31E0E">
        <w:t>sind die U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r w:rsidR="00076DFB">
        <w:t>Aufbereitete Daten</w:t>
      </w:r>
      <w:r w:rsidR="00F01048">
        <w:t>“</w:t>
      </w:r>
      <w:r w:rsidR="00076DFB">
        <w:t xml:space="preserve"> sind alle Daten zu finden welche weiterverarbeitet wurden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34703B66" w14:textId="6F647EB7" w:rsidR="002F0BFE" w:rsidRDefault="00895DFA" w:rsidP="002F0BFE">
      <w:r>
        <w:lastRenderedPageBreak/>
        <w:t>Dabei wurden zwei wesentliche Dateiformate für die Bereitstellung der Datei verwende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 </w:t>
      </w:r>
      <w:r w:rsidR="000D506D">
        <w:t xml:space="preserve">Darüber hinaus werden alle Zahlen mit einem Dezimaltrennzeichen als einen Punkt angegeben. </w:t>
      </w:r>
      <w:r w:rsidR="00403527">
        <w:t xml:space="preserve">Falls eine Null in den Feldern stehen </w:t>
      </w:r>
      <w:r w:rsidR="00A0567A">
        <w:t>sollte,</w:t>
      </w:r>
      <w:r w:rsidR="00403527">
        <w:t xml:space="preserve"> ist dies gleichbedeutend </w:t>
      </w:r>
      <w:r w:rsidR="00A0567A">
        <w:t xml:space="preserve">mit einem Feld welches Leer ist. In den JSON Datei hingegen wurden nur die Beziehungen zwischen den Daten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 xml:space="preserve">es nur 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nach der CSV-Datei keine Weine produzieren.</w:t>
      </w:r>
    </w:p>
    <w:p w14:paraId="5967DCBC" w14:textId="5EE3D88D" w:rsidR="008F593C" w:rsidRDefault="008F593C" w:rsidP="00537FBC">
      <w:pPr>
        <w:pStyle w:val="berschrift2"/>
      </w:pPr>
      <w:bookmarkStart w:id="13" w:name="_Toc80274848"/>
      <w:bookmarkStart w:id="14" w:name="_Ref80347685"/>
      <w:r>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6A446AF2"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 xml:space="preserve">dem Unterordner „Aufbereitete Daten“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8B7ECC">
            <w:t>[13]</w:t>
          </w:r>
          <w:r w:rsidR="008B7ECC">
            <w:fldChar w:fldCharType="end"/>
          </w:r>
        </w:sdtContent>
      </w:sdt>
      <w:r w:rsidR="003E48C3">
        <w:t>.</w:t>
      </w:r>
      <w:r w:rsidR="004A2615">
        <w:t xml:space="preserve"> Die Datei ist dabei unter „Aufbereitete Daten“ mit dem Namen „</w:t>
      </w:r>
      <w:proofErr w:type="spellStart"/>
      <w:r w:rsidR="004A2615">
        <w:t>WineInformationGeo</w:t>
      </w:r>
      <w:proofErr w:type="spellEnd"/>
      <w:r w:rsidR="004A2615">
        <w:t>“ zu finden.</w:t>
      </w:r>
    </w:p>
    <w:p w14:paraId="49CF535B" w14:textId="66C923F4"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n </w:t>
      </w:r>
      <w:r w:rsidR="00FA24A4">
        <w:t xml:space="preserve">Cod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C138E4">
        <w:t>Zuerst wurden die</w:t>
      </w:r>
      <w:r w:rsidR="001125E9">
        <w:t xml:space="preserve"> Namen aus den Spalten „</w:t>
      </w:r>
      <w:proofErr w:type="spellStart"/>
      <w:r w:rsidR="001125E9">
        <w:t>sweet</w:t>
      </w:r>
      <w:proofErr w:type="spellEnd"/>
      <w:r w:rsidR="001125E9">
        <w:t>“, „</w:t>
      </w:r>
      <w:proofErr w:type="spellStart"/>
      <w:r w:rsidR="001125E9">
        <w:t>adcidity</w:t>
      </w:r>
      <w:proofErr w:type="spellEnd"/>
      <w:r w:rsidR="001125E9">
        <w:t>“</w:t>
      </w:r>
      <w:r w:rsidR="00F35B08">
        <w:t>, „</w:t>
      </w:r>
      <w:proofErr w:type="spellStart"/>
      <w:r w:rsidR="00F35B08">
        <w:t>body</w:t>
      </w:r>
      <w:proofErr w:type="spellEnd"/>
      <w:r w:rsidR="00F35B08">
        <w:t>“ und „</w:t>
      </w:r>
      <w:proofErr w:type="spellStart"/>
      <w:r w:rsidR="00F35B08">
        <w:t>tannin</w:t>
      </w:r>
      <w:proofErr w:type="spellEnd"/>
      <w:r w:rsidR="00F35B08">
        <w:t>“</w:t>
      </w:r>
      <w:r w:rsidR="00E67FC0">
        <w:t xml:space="preserve"> vor den zahlen entfernt, da diese ansonsten verhindert hätten die Zahlen in ein entsprechendes Datenformat zu bringen.</w:t>
      </w:r>
      <w:r w:rsidR="001A2889">
        <w:t xml:space="preserve"> 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format eine Tilde zulässt wurden diese beiden Werte getrennt und </w:t>
      </w:r>
      <w:r w:rsidR="00C020B9">
        <w:t xml:space="preserve">anschließend </w:t>
      </w:r>
      <w:r w:rsidR="00F03F0A">
        <w:t>aus den beiden Werten der Durchschnitt gebildet. Falls nur ein Wert bereits in der Spalte stand, wurde dieser einfach übernommen.</w:t>
      </w:r>
      <w:r w:rsidR="00520BCC">
        <w:t xml:space="preserve"> Darüber hinaus wurde war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355</w:t>
      </w:r>
      <w:r w:rsidR="008B7ECC">
        <w:t>,</w:t>
      </w:r>
      <w:r w:rsidR="00B21D51">
        <w:t>382 Won umgerechnet. []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angepasst. So ist es bei der Konvertierung vorgekommen, dass Apostrophe und Umlaute nicht richtig übersetzt worden sind. Die</w:t>
      </w:r>
      <w:r w:rsidR="00102C75">
        <w:t>se Fehler wurden korrigier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ein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n in </w:t>
      </w:r>
      <w:r w:rsidR="00145812">
        <w:t>einer neuen auf „</w:t>
      </w:r>
      <w:proofErr w:type="spellStart"/>
      <w:r w:rsidR="00145812">
        <w:t>WineInformationExcel</w:t>
      </w:r>
      <w:proofErr w:type="spellEnd"/>
      <w:r w:rsidR="00145812">
        <w:t xml:space="preserve">“ basierenden Datei, die Namen der Spalten von Englischen ins Deutsche übersetzt. </w:t>
      </w:r>
      <w:r w:rsidR="008B7ECC">
        <w:t>Zusätzlich</w:t>
      </w:r>
      <w:r w:rsidR="00057D06">
        <w:t xml:space="preserve"> dazu wurden die Spalte in der</w:t>
      </w:r>
      <w:r w:rsidR="004965C5">
        <w:t xml:space="preserve"> Excel „Column1“ und die Spalte mit den Schreibweisen für die JSON Datei </w:t>
      </w:r>
      <w:r w:rsidR="00C22A87">
        <w:t>herausgelöst</w:t>
      </w:r>
      <w:r w:rsidR="004965C5">
        <w:t xml:space="preserve">. </w:t>
      </w:r>
      <w:r w:rsidR="00C22A87">
        <w:t>Dieser Stand präsentiert findet sich in der Exceldatei mit dem Namen „</w:t>
      </w:r>
      <w:proofErr w:type="spellStart"/>
      <w:r w:rsidR="00112994">
        <w:t>WineInformationExcelAufbereitet</w:t>
      </w:r>
      <w:proofErr w:type="spellEnd"/>
      <w:r w:rsidR="00C22A87">
        <w:t>“</w:t>
      </w:r>
      <w:r w:rsidR="00112994">
        <w:t xml:space="preserve"> wieder. Zum Abschluss dieser </w:t>
      </w:r>
      <w:r w:rsidR="00112994">
        <w:lastRenderedPageBreak/>
        <w:t xml:space="preserve">Bearbeitung der Daten wurden alle </w:t>
      </w:r>
      <w:r w:rsidR="00495337">
        <w:t>Datensätze</w:t>
      </w:r>
      <w:r w:rsidR="00112994">
        <w:t xml:space="preserve"> herausgelöscht welche</w:t>
      </w:r>
      <w:r w:rsidR="007B1F52">
        <w:t xml:space="preserve"> in den Spalten „</w:t>
      </w:r>
      <w:proofErr w:type="spellStart"/>
      <w:r w:rsidR="007B1F52">
        <w:t>alc</w:t>
      </w:r>
      <w:proofErr w:type="spellEnd"/>
      <w:r w:rsidR="007B1F52">
        <w:t xml:space="preserve">“ bis „ml“ ein leeres Feld oder </w:t>
      </w:r>
      <w:r w:rsidR="00824EBC">
        <w:t xml:space="preserve">eine Null als Werte enthielten entfernt.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A687F">
        <w:t xml:space="preserve"> Innerhalb der JSON Datei gab e</w:t>
      </w:r>
      <w:r w:rsidR="004A2615">
        <w:t xml:space="preserve">s nur zwei Schritte welche </w:t>
      </w:r>
      <w:r w:rsidR="00026E8F">
        <w:t>zur Bearbeitung der JSON Dateien</w:t>
      </w:r>
      <w:r w:rsidR="00294673">
        <w:t xml:space="preserve">. Innerhalb desersten </w:t>
      </w:r>
      <w:r w:rsidR="000A5F82">
        <w:t>Schritts</w:t>
      </w:r>
      <w:r w:rsidR="00294673">
        <w:t xml:space="preserve"> wurden alle Weinnamen </w:t>
      </w:r>
      <w:r w:rsidR="000A5F82">
        <w:t xml:space="preserve">dort eingefügt, wo diese bereits auch in der </w:t>
      </w:r>
      <w:r w:rsidR="00773518">
        <w:t xml:space="preserve">CSV eine Zuordnung zu einem Land erhalten haben. Dieses Ergebnis </w:t>
      </w:r>
      <w:r w:rsidR="003E48C3">
        <w:t>dieses Schritts</w:t>
      </w:r>
      <w:r w:rsidR="00773518">
        <w:t xml:space="preserve">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5B1A6C2F" w:rsidR="00901490" w:rsidRDefault="00901490" w:rsidP="00DC21E2">
      <w:r>
        <w:t xml:space="preserve">Innerhalb der Überführung der Daten </w:t>
      </w:r>
      <w:r w:rsidR="00966DC0">
        <w:t>sollten die Daten wieder für den Programmcode lesbar gemacht werden. Somit wurden alle Daten,</w:t>
      </w:r>
      <w:r>
        <w:t xml:space="preserve"> welche in einer Exceldatei gespeichert </w:t>
      </w:r>
      <w:r w:rsidR="00966DC0">
        <w:t>waren,</w:t>
      </w:r>
      <w:r>
        <w:t xml:space="preserve"> wieder </w:t>
      </w:r>
      <w:r w:rsidR="00966DC0">
        <w:t xml:space="preserve">in eine CSV-Datei </w:t>
      </w:r>
      <w:r>
        <w:t>zurücküberführt</w:t>
      </w:r>
      <w:r w:rsidR="00A96333">
        <w:t>. Dabei wurde darauf geachtet, dass die Daten mithilfe eines Kommas getrennt worden sind und d</w:t>
      </w:r>
      <w:r w:rsidR="00966DC0">
        <w:t>as Dezimaltrennzeichen ein Punkt war.</w:t>
      </w:r>
      <w:r w:rsidR="008710C7">
        <w:t xml:space="preserve"> Da die JSON Datei nicht umgewandelt wurde, war hierbei auch keine Überführung der Daten in eine ande</w:t>
      </w:r>
      <w:r w:rsidR="00022B30">
        <w:t xml:space="preserve">res Datenformat </w:t>
      </w:r>
      <w:r w:rsidR="003E48C3">
        <w:t>nicht nötig.</w:t>
      </w:r>
    </w:p>
    <w:p w14:paraId="1FB527E2" w14:textId="0D7F4579"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So hätten ansonsten noch mehr Kategorien zur Auswahl gestanden, welche durch </w:t>
      </w:r>
      <w:r w:rsidR="00E2443D">
        <w:t xml:space="preserve">die Differenz der Zahlen keinen großen Mehrwert für die Visualisierungen gebracht hätte. </w:t>
      </w:r>
      <w:r w:rsidR="00FE5FB4">
        <w:t xml:space="preserve">Weiterhin wurden verschieden Datensätze in diesem Schritt entfernt. Dies wurde </w:t>
      </w:r>
      <w:r w:rsidR="00A718CD">
        <w:t>getan, um eine gemeinsame Konsistente Datenbasis für alle Visualisierungen zu schaffen</w:t>
      </w:r>
      <w:r w:rsidR="0027056E">
        <w:t>,</w:t>
      </w:r>
      <w:r w:rsidR="00A718CD">
        <w:t xml:space="preserve"> </w:t>
      </w:r>
      <w:r w:rsidR="0027056E">
        <w:t>s</w:t>
      </w:r>
      <w:r w:rsidR="00A718CD">
        <w:t xml:space="preserve">o </w:t>
      </w:r>
      <w:r w:rsidR="0027056E">
        <w:t>jeder Wein in allen Visualisierungen</w:t>
      </w:r>
      <w:r w:rsidR="000149CA">
        <w:t xml:space="preserve"> zu finden.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594FC95E" w14:textId="6673C0AE" w:rsidR="00B83701"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F86A34">
        <w:t xml:space="preserve">Dieses ist möglichst viele Erkenntnisse zu gewinnen, </w:t>
      </w:r>
      <w:r w:rsidR="005164B9">
        <w:t xml:space="preserve">rund um das Thema der Weine. Dabei kann das Thema </w:t>
      </w:r>
      <w:r w:rsidR="00B80F07">
        <w:t>vor allem</w:t>
      </w:r>
      <w:r w:rsidR="005164B9">
        <w:t xml:space="preserve"> </w:t>
      </w:r>
      <w:r w:rsidR="00B80F07">
        <w:t xml:space="preserve">aus den Eigenschaften des Weines </w:t>
      </w:r>
      <w:r w:rsidR="00E2667D">
        <w:t>beleuchtet</w:t>
      </w:r>
      <w:r w:rsidR="00B80F07">
        <w:t xml:space="preserve"> werden, welche innerhalb der Ursprünglichen CSV Datei vorhanden waren. Also a</w:t>
      </w:r>
      <w:r w:rsidR="004A119D">
        <w:t xml:space="preserve">n den Eigenschaften </w:t>
      </w:r>
      <w:r w:rsidR="00E2667D">
        <w:t xml:space="preserve">des Alkoholgehaltes, Trinktemperatur, </w:t>
      </w:r>
      <w:r w:rsidR="004A119D">
        <w:t>Süße, Säure, Körpers, Gerbstoffe</w:t>
      </w:r>
      <w:r w:rsidR="00E2667D">
        <w:t xml:space="preserve">, Preis, Jahres und Größe der Flasche. </w:t>
      </w:r>
      <w:r w:rsidR="00BF09D7">
        <w:t xml:space="preserve">Diese Eigenschaften können nun mithilfe von den verschiedenen Visualisierungen gegenübergestellt werden und so sollten neue Erkenntnisse rund um das Thema </w:t>
      </w:r>
      <w:proofErr w:type="spellStart"/>
      <w:r w:rsidR="00BF09D7">
        <w:t>wein</w:t>
      </w:r>
      <w:proofErr w:type="spellEnd"/>
      <w:r w:rsidR="00BF09D7">
        <w:t xml:space="preserve"> gewonnen werden können.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0402861C" w14:textId="2AEA3220" w:rsidR="00BF09D7" w:rsidRDefault="00806EF0" w:rsidP="00537FBC">
      <w:r>
        <w:t xml:space="preserve">Um möglicherweise verschieden Zusammenhänge zwischen verschiedenen Eigenschaften herauszufinden, wird eine Darstellung </w:t>
      </w:r>
      <w:r w:rsidR="005C50F9">
        <w:t>benötigt,</w:t>
      </w:r>
      <w:r>
        <w:t xml:space="preserve"> in welcher die verschiedenen</w:t>
      </w:r>
      <w:r w:rsidR="005C50F9">
        <w:t xml:space="preserve"> Eigenschaften des Weines gegenübergestellt werden kann. Darüber hinaus sollte </w:t>
      </w:r>
      <w:r w:rsidR="00035FD4">
        <w:t xml:space="preserve">ein gewisses Vorwissen </w:t>
      </w:r>
      <w:r w:rsidR="00642023">
        <w:t>über</w:t>
      </w:r>
      <w:r w:rsidR="00035FD4">
        <w:t xml:space="preserve"> verschiedene Weine bereits vorhanden sein</w:t>
      </w:r>
      <w:r w:rsidR="00602C81">
        <w:t xml:space="preserve">, um die anzeigten Daten interpretieren zu können. </w:t>
      </w:r>
      <w:r w:rsidR="00114860">
        <w:t xml:space="preserve">Mit dieser Kombination ist es nun möglich verschiedene </w:t>
      </w:r>
      <w:r w:rsidR="00D40FCE">
        <w:t>Erkenntnisse,</w:t>
      </w:r>
      <w:r w:rsidR="00114860">
        <w:t xml:space="preserve"> </w:t>
      </w:r>
      <w:r w:rsidR="00D40FCE">
        <w:t>welche bereits bekannt sind zu bestätigen oder auch neue Erkenntnisse aus diesen Daten zu ziehen.</w:t>
      </w:r>
    </w:p>
    <w:p w14:paraId="3A72CEA8" w14:textId="2097A5F2" w:rsidR="00D40FCE" w:rsidRDefault="00D40FCE" w:rsidP="00DA317A">
      <w:r>
        <w:lastRenderedPageBreak/>
        <w:t xml:space="preserve">Bei der </w:t>
      </w:r>
      <w:r w:rsidR="00E01208">
        <w:t>Frage,</w:t>
      </w:r>
      <w:r>
        <w:t xml:space="preserve"> ob es einen Zusammenhang zwischen den Produktionsmengen und de</w:t>
      </w:r>
      <w:r w:rsidR="004A6D18">
        <w:t xml:space="preserve">r Anzahl der von Weinen </w:t>
      </w:r>
      <w:r w:rsidR="002A61A9">
        <w:t>in einem Land</w:t>
      </w:r>
      <w:r w:rsidR="004A6D18">
        <w:t>, ist es nötig diese zwei Informationen bereitzustellen und anschließend miteinander zu vergleichen.</w:t>
      </w:r>
      <w:r w:rsidR="00FF0ACC">
        <w:t xml:space="preserve"> Dafür ist die Information der einzelne Produktionsmangen der </w:t>
      </w:r>
      <w:r w:rsidR="00DF6B6A">
        <w:t xml:space="preserve">Länder nötigt. Diese Information ist beispielsweise </w:t>
      </w:r>
      <w:r w:rsidR="00DA317A">
        <w:t xml:space="preserve">im „State </w:t>
      </w:r>
      <w:proofErr w:type="spellStart"/>
      <w:r w:rsidR="00DA317A">
        <w:t>of</w:t>
      </w:r>
      <w:proofErr w:type="spellEnd"/>
      <w:r w:rsidR="00DA317A">
        <w:t xml:space="preserve"> </w:t>
      </w:r>
      <w:proofErr w:type="spellStart"/>
      <w:r w:rsidR="00DA317A">
        <w:t>the</w:t>
      </w:r>
      <w:proofErr w:type="spellEnd"/>
      <w:r w:rsidR="00DA317A">
        <w:t xml:space="preserve"> </w:t>
      </w:r>
      <w:proofErr w:type="spellStart"/>
      <w:r w:rsidR="00DA317A">
        <w:t>Viti</w:t>
      </w:r>
      <w:r w:rsidR="00C450F3">
        <w:t>vinicultural</w:t>
      </w:r>
      <w:proofErr w:type="spellEnd"/>
      <w:r w:rsidR="00C450F3">
        <w:t xml:space="preserve"> World in 2020“ nachzulesen</w:t>
      </w:r>
      <w:r w:rsidR="008B7ECC">
        <w:t xml:space="preserve"> </w:t>
      </w:r>
      <w:sdt>
        <w:sdtPr>
          <w:alias w:val="To edit, see citavi.com/edit"/>
          <w:tag w:val="CitaviPlaceholder#3b443419-cb7f-4be7-a4e1-35904312bbca"/>
          <w:id w:val="1646551901"/>
          <w:placeholder>
            <w:docPart w:val="DefaultPlaceholder_-1854013440"/>
          </w:placeholder>
        </w:sdtPr>
        <w:sdtEndPr/>
        <w:sdtContent>
          <w:r w:rsidR="008B7ECC">
            <w:fldChar w:fldCharType="begin"/>
          </w:r>
          <w:r w:rsidR="008B7E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8B7ECC">
            <w:fldChar w:fldCharType="separate"/>
          </w:r>
          <w:r w:rsidR="008B7ECC">
            <w:t>[1]</w:t>
          </w:r>
          <w:r w:rsidR="008B7ECC">
            <w:fldChar w:fldCharType="end"/>
          </w:r>
        </w:sdtContent>
      </w:sdt>
      <w:r w:rsidR="00C450F3">
        <w:t>.</w:t>
      </w:r>
      <w:r w:rsidR="0077404E">
        <w:t xml:space="preserve"> So finden sich unter dem Top 3 der am meisten </w:t>
      </w:r>
      <w:r w:rsidR="00C707B8">
        <w:t>Produzierenden</w:t>
      </w:r>
      <w:r w:rsidR="0077404E">
        <w:t xml:space="preserve"> Ländern Italien mit 49,1 </w:t>
      </w:r>
      <w:proofErr w:type="spellStart"/>
      <w:r w:rsidR="0077404E">
        <w:t>mhl</w:t>
      </w:r>
      <w:proofErr w:type="spellEnd"/>
      <w:r w:rsidR="0077404E">
        <w:t xml:space="preserve">, Frankreich mit </w:t>
      </w:r>
      <w:r w:rsidR="00C707B8">
        <w:t xml:space="preserve">46,6 </w:t>
      </w:r>
      <w:proofErr w:type="spellStart"/>
      <w:r w:rsidR="00C707B8">
        <w:t>mhl</w:t>
      </w:r>
      <w:proofErr w:type="spellEnd"/>
      <w:r w:rsidR="00C707B8">
        <w:t xml:space="preserve"> und Spanien mit 40,7 </w:t>
      </w:r>
      <w:proofErr w:type="spellStart"/>
      <w:r w:rsidR="00C707B8">
        <w:t>mhl</w:t>
      </w:r>
      <w:proofErr w:type="spellEnd"/>
      <w:r w:rsidR="00C707B8">
        <w:t xml:space="preserve">. Diese </w:t>
      </w:r>
      <w:r w:rsidR="00866B6F">
        <w:t>Angaben</w:t>
      </w:r>
      <w:r w:rsidR="00C707B8">
        <w:t xml:space="preserve"> sollten nun mit einer Darstellung vergleichen </w:t>
      </w:r>
      <w:proofErr w:type="gramStart"/>
      <w:r w:rsidR="00C707B8">
        <w:t>werden</w:t>
      </w:r>
      <w:proofErr w:type="gramEnd"/>
      <w:r w:rsidR="00C707B8">
        <w:t xml:space="preserve"> aus der die Weine entsprechend ihren Ländern zugeordnet werden können, um so einen Abgleich mit diesen Zahlen durchführen zu können.</w:t>
      </w:r>
    </w:p>
    <w:p w14:paraId="5ACC9541" w14:textId="2528F210" w:rsidR="00C707B8" w:rsidRDefault="00C707B8" w:rsidP="00DA317A">
      <w:r>
        <w:t xml:space="preserve">In der letzten </w:t>
      </w:r>
      <w:r w:rsidR="00E86738">
        <w:t xml:space="preserve">unterstützenden Frage geht um besondere Datensätze und verschiedene Trends, die sich in diesem gesamten Datensatz erkennen lassen. Um diese Frage beantworten </w:t>
      </w:r>
      <w:r w:rsidR="00E01208">
        <w:t>wird eine Darstellung benötig, in welcher die verschiedenen Eigenschaften dargestellt werden können, aber gleichzeitig die verschiedenen Datensatze noch unterscheidbar sind. Weiterhin sollte die Darstellung so aufgebaut das gewisse Trends in den Daten erkennbar sind. Gemeinsam mit einem gewissen Vorwissen, was besonders für die einzelnen Eigenschaften ist, könnte diese Frage beantwortet werden.</w:t>
      </w:r>
    </w:p>
    <w:p w14:paraId="3111F6CD" w14:textId="4EBB44F8" w:rsidR="00610140" w:rsidRDefault="00807763" w:rsidP="00537FBC">
      <w:r>
        <w:t xml:space="preserve">Die eingesetzten Darstellungen des Scatterplots, Parallelen Koordinaten und Baumdiagramms können dabei helfen dem Betrachtetem das Verstehen der Daten vereinfachen. So ist es für diesen möglich sich mithilfe der Parallelen Koordinationen einen </w:t>
      </w:r>
      <w:proofErr w:type="spellStart"/>
      <w:r>
        <w:t>überblick</w:t>
      </w:r>
      <w:proofErr w:type="spellEnd"/>
      <w:r>
        <w:t xml:space="preserve"> über die gesamten Datensatz </w:t>
      </w:r>
      <w:r w:rsidR="00135A0C">
        <w:t>zu erhalten</w:t>
      </w:r>
      <w:r>
        <w:t xml:space="preserve"> und bereits gewisse Trends zu erkennen. Falls dieser anschließend tiefere Analyse und Darstellung dieser Daten haben möchte kann, dieser zu dem Scatterplot greifen. Hierbei ist es möglich</w:t>
      </w:r>
      <w:r w:rsidR="00A11D67">
        <w:t xml:space="preserve"> zwei Eigenschaften der Daten gegenüberzustellen und diese </w:t>
      </w:r>
      <w:r w:rsidR="00CB2EDD">
        <w:t>Gegenüberstellung</w:t>
      </w:r>
      <w:r w:rsidR="00A11D67">
        <w:t xml:space="preserve"> weitere Analysen oder Trends zu erkennen. </w:t>
      </w:r>
      <w:r w:rsidR="00CB2EDD">
        <w:t xml:space="preserve">Weiterhin ist es möglich mithilfe des Buamdiagramms </w:t>
      </w:r>
      <w:r w:rsidR="00BF220C">
        <w:t xml:space="preserve">herauszufinden was die Herkunft dieser Weine ist, wenn </w:t>
      </w:r>
      <w:r w:rsidR="00D60800">
        <w:t>es dort gewisse Präferenzen vom Betrachteter geben sollte.</w:t>
      </w:r>
    </w:p>
    <w:p w14:paraId="67918638" w14:textId="4B9B95B6" w:rsidR="00D25063" w:rsidRDefault="008202F5" w:rsidP="00537FBC">
      <w:r>
        <w:t>Die</w:t>
      </w:r>
      <w:r w:rsidR="00C722F8">
        <w:t xml:space="preserve">se Struktur der Darstellungen ist dabei nicht zwingen </w:t>
      </w:r>
      <w:r w:rsidR="00497CE6">
        <w:t>nötig</w:t>
      </w:r>
      <w:r w:rsidR="00C722F8">
        <w:t xml:space="preserve"> um die</w:t>
      </w:r>
      <w:r w:rsidR="00497CE6">
        <w:t xml:space="preserve"> </w:t>
      </w:r>
      <w:r w:rsidR="00D25063">
        <w:t>verschiedenen</w:t>
      </w:r>
      <w:r w:rsidR="00497CE6">
        <w:t xml:space="preserve"> oben genauer beschrieben Fragen beantworten zu können. </w:t>
      </w:r>
      <w:r w:rsidR="00D25063">
        <w:t xml:space="preserve">Da diese verschiedenen </w:t>
      </w:r>
      <w:r w:rsidR="008D4491">
        <w:t xml:space="preserve">Fragen sich mit einer Darstellung beantworten lassen. Somit muss es keine Vernetzung dieser Darstellungen geben. Es könnte jedoch sein, dass eine solche Struktur </w:t>
      </w:r>
      <w:r w:rsidR="002A61A9">
        <w:t>gebraucht</w:t>
      </w:r>
      <w:r w:rsidR="008D4491">
        <w:t xml:space="preserve"> werden </w:t>
      </w:r>
      <w:r w:rsidR="002A61A9">
        <w:t>kann,</w:t>
      </w:r>
      <w:r w:rsidR="008D4491">
        <w:t xml:space="preserve"> um </w:t>
      </w:r>
      <w:r w:rsidR="002A61A9">
        <w:t>die Hauptfrage zu beantworten, da Erkenntnisse gegeben falls auch zwischen den einzelnen Darstellungen rekombiniert werden können.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151B0C9C"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Visualisierungen so dargestellt sind, dass die Darstellungen entsprechend einfach verständlich und es sich trotzdem Erkenntnisse zu dem Thema Weine ziehen lassen.</w:t>
      </w:r>
      <w:r w:rsidR="00AE14E3">
        <w:t xml:space="preserve"> </w:t>
      </w:r>
      <w:r w:rsidR="005147F5">
        <w:t>Darüber hinaus sollten die verschiedenen Eigenschaften innerhalb der Anwendungen integriert sein.</w:t>
      </w:r>
    </w:p>
    <w:p w14:paraId="57D5B47E" w14:textId="4656A2F6" w:rsidR="001A1AF1" w:rsidRDefault="00900BA8" w:rsidP="003B570A">
      <w:r>
        <w:t xml:space="preserve">Die Anforderungen aus der Frage nach den Zusammenhängen zwischen Eigenschaften </w:t>
      </w:r>
      <w:r w:rsidR="00343E42">
        <w:t xml:space="preserve">sind das sich verschiedene Eigenschaften miteinander vergleichen lassen. Dementsprechend </w:t>
      </w:r>
      <w:r w:rsidR="00D45F4B">
        <w:t xml:space="preserve">sollten es eine Auswahl </w:t>
      </w:r>
      <w:r w:rsidR="00F70C23">
        <w:t>geben,</w:t>
      </w:r>
      <w:r w:rsidR="00D45F4B">
        <w:t xml:space="preserve"> in welcher der Anwender </w:t>
      </w:r>
      <w:r w:rsidR="009C2D4C">
        <w:t>nach seinen individuellen Wünschen Eigenschaften auswählen kann, welche Anschließend automatisch angezeigt werden. Darüber hinaus sollte</w:t>
      </w:r>
      <w:r w:rsidR="00F54141">
        <w:t xml:space="preserve">n sich </w:t>
      </w:r>
      <w:r w:rsidR="00BA403B">
        <w:t>in der Darstellung verschieden Trends und Besonderheiten erkennen lassen.</w:t>
      </w:r>
    </w:p>
    <w:p w14:paraId="04B6910F" w14:textId="126DDAF7" w:rsidR="00BA403B" w:rsidRDefault="00BA403B" w:rsidP="003B570A">
      <w:r>
        <w:t xml:space="preserve">Bei der Frage </w:t>
      </w:r>
      <w:r w:rsidR="009746FA">
        <w:t xml:space="preserve">von Produktionsmengen und der Anzahl von Weinen </w:t>
      </w:r>
      <w:r w:rsidR="006B0B35">
        <w:t>in einem Land</w:t>
      </w:r>
      <w:r w:rsidR="009746FA">
        <w:t xml:space="preserve"> sollten in</w:t>
      </w:r>
      <w:r w:rsidR="006B0B35">
        <w:t xml:space="preserve"> der Darstellung erkennbar sein, wo die Weine herkommen. Darüber hinaus </w:t>
      </w:r>
      <w:r w:rsidR="00682F6A">
        <w:t xml:space="preserve">sollte die Anzahl der Weine </w:t>
      </w:r>
      <w:r w:rsidR="00682F6A">
        <w:lastRenderedPageBreak/>
        <w:t xml:space="preserve">mit in der Darstellung vermerkt sein. Weiterhin sollten die </w:t>
      </w:r>
      <w:r w:rsidR="00A654AB">
        <w:t>aktuellen</w:t>
      </w:r>
      <w:r w:rsidR="00682F6A">
        <w:t xml:space="preserve"> Produktions</w:t>
      </w:r>
      <w:r w:rsidR="00A654AB">
        <w:t>mengen der verschiedenen Länder vermerkt sein, um diese mit der Anzahl der Weine im Land vergleichen zu können.</w:t>
      </w:r>
      <w:r w:rsidR="004F437C">
        <w:t xml:space="preserve"> Zusätzlich wäre eine </w:t>
      </w:r>
      <w:r w:rsidR="00352DB3">
        <w:t>Darstellung, welche diese beiden Größen miteinander vergleicht bei der Beantwortung dieser Frage sehr hilfreich.</w:t>
      </w:r>
    </w:p>
    <w:p w14:paraId="7B3114BE" w14:textId="6A3D8344" w:rsidR="007834B3" w:rsidRDefault="00352DB3" w:rsidP="003B570A">
      <w:r>
        <w:t>In der letzten Frage, welche sich u</w:t>
      </w:r>
      <w:r w:rsidR="003D2DA5">
        <w:t xml:space="preserve">m die Trends und </w:t>
      </w:r>
      <w:r w:rsidR="00894D39">
        <w:t>besondere Datensätze herausfinden möchte, sollte die Darstellung es ermöglich</w:t>
      </w:r>
      <w:r w:rsidR="00D715BE">
        <w:t>en</w:t>
      </w:r>
      <w:r w:rsidR="00894D39">
        <w:t xml:space="preserve"> verschiedene Eigenschaften mit dem gesamten Datensatz darzustellen. </w:t>
      </w:r>
      <w:r w:rsidR="00BF25F5">
        <w:t>Dabei sollte</w:t>
      </w:r>
      <w:r w:rsidR="00894D39">
        <w:t xml:space="preserve"> </w:t>
      </w:r>
      <w:r w:rsidR="00BF25F5">
        <w:t>jeder Datensatz trotzdem noch nachverfolgbar sein, um diesen gegeben falls als besonderen Datensatz zu identifizieren.</w:t>
      </w:r>
      <w:r w:rsidR="00D715BE">
        <w:t xml:space="preserve"> Darüber hinaus sollte die Darstellung des Datensatz so </w:t>
      </w:r>
      <w:r w:rsidR="00351BA2">
        <w:t>gut erfolgen, dass sich noch Trends aus der Darstellung ablesen lassen, und dies nicht untergehen aufgrund einer beispielsweise gedrängten Darstellungsweise.</w:t>
      </w:r>
    </w:p>
    <w:p w14:paraId="654A5D0F" w14:textId="3D9E179B" w:rsidR="008033C4" w:rsidRDefault="005358E1" w:rsidP="00537FBC">
      <w:pPr>
        <w:pStyle w:val="berschrift2"/>
      </w:pPr>
      <w:bookmarkStart w:id="18" w:name="_Toc80274852"/>
      <w:r>
        <w:t>Präsentation der Visualisierung</w:t>
      </w:r>
      <w:bookmarkEnd w:id="18"/>
    </w:p>
    <w:p w14:paraId="28BA0FD5" w14:textId="7A6E38B2" w:rsidR="00E049B4" w:rsidRDefault="004245B5" w:rsidP="003B570A">
      <w:pPr>
        <w:jc w:val="both"/>
      </w:pPr>
      <w:r>
        <w:t>Nachfolgend werden die verschiedenen Visualisierungen vorgestellt, welche bei der Realisierung des Projektes verwenden worden sind. Dies sind der Scatterplot, Parallele Koordinaten und die Bua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0BA1EAE5" w:rsidR="009D30FB" w:rsidRDefault="00124777" w:rsidP="0089759F">
      <w:r>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ert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farblich 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lche es insgesamt in diesem Scatterplot dargestellt werden können. Wenn diese Buttons angeklickt </w:t>
      </w:r>
      <w:r w:rsidR="00232784">
        <w:t>werden,</w:t>
      </w:r>
      <w:r w:rsidR="00C701F3">
        <w:t xml:space="preserve"> ändert sich </w:t>
      </w:r>
      <w:r w:rsidR="00232784">
        <w:t xml:space="preserve">je nachdem in welcher Reih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0A9AE4F9" w:rsidR="004245B5" w:rsidRDefault="00377001" w:rsidP="00377001">
      <w:pPr>
        <w:pBdr>
          <w:top w:val="single" w:sz="4" w:space="1" w:color="auto"/>
          <w:left w:val="single" w:sz="4" w:space="4" w:color="auto"/>
          <w:bottom w:val="single" w:sz="4" w:space="1" w:color="auto"/>
          <w:right w:val="single" w:sz="4" w:space="4" w:color="auto"/>
        </w:pBdr>
      </w:pPr>
      <w:r>
        <w:rPr>
          <w:noProof/>
        </w:rPr>
        <w:drawing>
          <wp:inline distT="0" distB="0" distL="0" distR="0" wp14:anchorId="734EEA5D" wp14:editId="43EB51BD">
            <wp:extent cx="5689159" cy="2888615"/>
            <wp:effectExtent l="0" t="0" r="6985"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rotWithShape="1">
                    <a:blip r:embed="rId14" cstate="print">
                      <a:extLst>
                        <a:ext uri="{28A0092B-C50C-407E-A947-70E740481C1C}">
                          <a14:useLocalDpi xmlns:a14="http://schemas.microsoft.com/office/drawing/2010/main" val="0"/>
                        </a:ext>
                      </a:extLst>
                    </a:blip>
                    <a:srcRect r="1242"/>
                    <a:stretch/>
                  </pic:blipFill>
                  <pic:spPr bwMode="auto">
                    <a:xfrm>
                      <a:off x="0" y="0"/>
                      <a:ext cx="5689159" cy="2888615"/>
                    </a:xfrm>
                    <a:prstGeom prst="rect">
                      <a:avLst/>
                    </a:prstGeom>
                    <a:ln>
                      <a:noFill/>
                    </a:ln>
                    <a:extLst>
                      <a:ext uri="{53640926-AAD7-44D8-BBD7-CCE9431645EC}">
                        <a14:shadowObscured xmlns:a14="http://schemas.microsoft.com/office/drawing/2010/main"/>
                      </a:ext>
                    </a:extLst>
                  </pic:spPr>
                </pic:pic>
              </a:graphicData>
            </a:graphic>
          </wp:inline>
        </w:drawing>
      </w:r>
    </w:p>
    <w:p w14:paraId="20B06151" w14:textId="1FE04E17" w:rsidR="00377001" w:rsidRPr="007930D3" w:rsidRDefault="00377001" w:rsidP="007930D3">
      <w:pPr>
        <w:pStyle w:val="Beschriftung"/>
      </w:pPr>
      <w:bookmarkStart w:id="20" w:name="_Ref80363796"/>
      <w:r w:rsidRPr="007930D3">
        <w:t xml:space="preserve">Abbildung </w:t>
      </w:r>
      <w:r w:rsidR="00824249">
        <w:fldChar w:fldCharType="begin"/>
      </w:r>
      <w:r w:rsidR="00824249">
        <w:instrText xml:space="preserve"> SEQ Abbildung \* ARA</w:instrText>
      </w:r>
      <w:r w:rsidR="00824249">
        <w:instrText xml:space="preserve">BIC </w:instrText>
      </w:r>
      <w:r w:rsidR="00824249">
        <w:fldChar w:fldCharType="separate"/>
      </w:r>
      <w:r w:rsidR="004E3487">
        <w:rPr>
          <w:noProof/>
        </w:rPr>
        <w:t>1</w:t>
      </w:r>
      <w:r w:rsidR="00824249">
        <w:rPr>
          <w:noProof/>
        </w:rPr>
        <w:fldChar w:fldCharType="end"/>
      </w:r>
      <w:bookmarkEnd w:id="20"/>
      <w:r w:rsidRPr="007930D3">
        <w:t>: Scatterplot (Quelle: eigene Darstellung)</w:t>
      </w:r>
    </w:p>
    <w:p w14:paraId="66C157AE" w14:textId="14266877" w:rsidR="00377001" w:rsidRDefault="00E32C50" w:rsidP="0089759F">
      <w:r>
        <w:lastRenderedPageBreak/>
        <w:t xml:space="preserve">Die Anforderungen an den Scatterplot, welche es gibt konnten erfüllt werden. So kann der Scatterplot zwei Eigenschaften des Weines gegenüberstellen. Drüber hinaus können die Angezeigten Eigenschaften mithilfe der Buttons geändert werden und </w:t>
      </w:r>
      <w:r w:rsidR="008C53CC">
        <w:t xml:space="preserve">diese Veränderung passiert auch komplett ohne neu laden der Seite. Weiterhin lassen sich mithilfe </w:t>
      </w:r>
      <w:r w:rsidR="004D2A1B">
        <w:t>der Darstellung der Koordinaten als Kreise entsprechende Trends oder Besonderheiten in den Daten gut erkennen.</w:t>
      </w:r>
    </w:p>
    <w:p w14:paraId="4CADF3A2" w14:textId="620FF18A" w:rsidR="00BB15E1" w:rsidRDefault="00450D10" w:rsidP="0089759F">
      <w:r>
        <w:t xml:space="preserve">In den Anforderungen dieses Projektes, sollte die erste Darstellung ein Scatterplot oder ein Zeitreihendiagramm werden. Da jedoch die Zeitreihendiagramme, immer eine Zeitliche Dimension benötigen, um Veränderungen über die Zeit darzustellen, was jedoch nicht mit diesen Daten gegeben war. So sind die einzigen Zeitdaten die der Herstellung des Weines. Dabei handelt es sich jedoch um nicht um eine </w:t>
      </w:r>
      <w:r w:rsidR="00CE76AF">
        <w:t>zeitliche Veränderung. Dementsprechend</w:t>
      </w:r>
      <w:r w:rsidR="004908DE">
        <w:t xml:space="preserve"> eignen</w:t>
      </w:r>
      <w:r w:rsidR="00CE76AF">
        <w:t xml:space="preserve"> </w:t>
      </w:r>
      <w:r w:rsidR="004908DE">
        <w:t>sich diese Daten nicht um über ein Zeitreihendiagramm dargestellt zu werden.</w:t>
      </w:r>
      <w:r w:rsidR="007C14C5">
        <w:t xml:space="preserve"> </w:t>
      </w:r>
      <w:r w:rsidR="002C4271">
        <w:t>Darüber hinaus</w:t>
      </w:r>
      <w:r w:rsidR="007C14C5">
        <w:t xml:space="preserve"> </w:t>
      </w:r>
      <w:r w:rsidR="009B7CDF">
        <w:t>lassen</w:t>
      </w:r>
      <w:r w:rsidR="00B01D0B">
        <w:t xml:space="preserve"> sich in einem Zeitreihendiagramm</w:t>
      </w:r>
      <w:r w:rsidR="002C4271">
        <w:t>,</w:t>
      </w:r>
      <w:r w:rsidR="00A95993">
        <w:t xml:space="preserve"> zu dem beispielsweise ein Liniendia</w:t>
      </w:r>
      <w:r w:rsidR="002C4271">
        <w:t xml:space="preserve">gramme gehören können, </w:t>
      </w:r>
      <w:r w:rsidR="009B7CDF">
        <w:t xml:space="preserve">nur schwer zwei Eigenschaften gegenüberstellen. Da beide Eigenschaften dafür eine Zeitlichen </w:t>
      </w:r>
      <w:proofErr w:type="spellStart"/>
      <w:r w:rsidR="009B7CDF">
        <w:t>verlauf</w:t>
      </w:r>
      <w:proofErr w:type="spellEnd"/>
      <w:r w:rsidR="009B7CDF">
        <w:t xml:space="preserve"> benötigen würden. Da dies jedoch nicht der Fall war wurde, bei dieser Darstellung auf den Scatterplot zurückgegriffen. Mithilfe von diesem D</w:t>
      </w:r>
      <w:r w:rsidR="002C6D00">
        <w:t>iagramm lassen sich zwei Eigenschaften gegenüberstellen und dies unabhängig von einer Zeitlichen Achse.</w:t>
      </w:r>
    </w:p>
    <w:p w14:paraId="331042AD" w14:textId="694F784F" w:rsidR="000319D1" w:rsidRDefault="000319D1" w:rsidP="00F971C1">
      <w:pPr>
        <w:pStyle w:val="berschrift3"/>
      </w:pPr>
      <w:bookmarkStart w:id="21" w:name="_Toc80274854"/>
      <w:r>
        <w:t>Visualisierung Zwei</w:t>
      </w:r>
      <w:bookmarkEnd w:id="21"/>
    </w:p>
    <w:p w14:paraId="17392B77" w14:textId="26D103A7"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erten </w:t>
      </w:r>
      <w:r w:rsidR="00A51482">
        <w:t>auf den verschiedenen Achsen</w:t>
      </w:r>
      <w:r w:rsidR="009D7688">
        <w:t>.</w:t>
      </w:r>
      <w:r w:rsidR="00A51482">
        <w:t xml:space="preserve"> So gibt es in dieser Darstellung vier verschiedene Achsen, welche alle </w:t>
      </w:r>
      <w:r w:rsidR="007909A9">
        <w:t>die verschiedenen Eigenschaften der Weine darstellen.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ird für die entsprechende Achse, nimmt diese die gewünschte Eigenschaft des Nutzers an. </w:t>
      </w:r>
      <w:r w:rsidR="00F46202">
        <w:t xml:space="preserve">Somit sind alle Achsen individuell einstellbar. 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88442BF" w:rsidR="00F46202" w:rsidRDefault="00B00E53" w:rsidP="00F46202">
      <w:pPr>
        <w:pBdr>
          <w:top w:val="single" w:sz="4" w:space="1" w:color="auto"/>
          <w:left w:val="single" w:sz="4" w:space="4" w:color="auto"/>
          <w:bottom w:val="single" w:sz="4" w:space="1" w:color="auto"/>
          <w:right w:val="single" w:sz="4" w:space="4" w:color="auto"/>
        </w:pBdr>
      </w:pPr>
      <w:r>
        <w:rPr>
          <w:noProof/>
        </w:rPr>
        <w:drawing>
          <wp:inline distT="0" distB="0" distL="0" distR="0" wp14:anchorId="15017EFE" wp14:editId="17D4FBB8">
            <wp:extent cx="5760720" cy="33788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378835"/>
                    </a:xfrm>
                    <a:prstGeom prst="rect">
                      <a:avLst/>
                    </a:prstGeom>
                  </pic:spPr>
                </pic:pic>
              </a:graphicData>
            </a:graphic>
          </wp:inline>
        </w:drawing>
      </w:r>
    </w:p>
    <w:p w14:paraId="01030A8E" w14:textId="2B3A8EE3" w:rsidR="00F46202" w:rsidRDefault="00B00E53" w:rsidP="00B00E53">
      <w:pPr>
        <w:pStyle w:val="Beschriftung"/>
      </w:pPr>
      <w:bookmarkStart w:id="22" w:name="_Ref80532613"/>
      <w:r>
        <w:lastRenderedPageBreak/>
        <w:t xml:space="preserve">Abbildung </w:t>
      </w:r>
      <w:fldSimple w:instr=" SEQ Abbildung \* ARABIC ">
        <w:r w:rsidR="004E3487">
          <w:rPr>
            <w:noProof/>
          </w:rPr>
          <w:t>2</w:t>
        </w:r>
      </w:fldSimple>
      <w:bookmarkEnd w:id="22"/>
      <w:r>
        <w:t>: Parallele Koordinaten (Quelle: eigene Darstellung)</w:t>
      </w:r>
    </w:p>
    <w:p w14:paraId="34068D38" w14:textId="747E9DEC" w:rsidR="001A1890" w:rsidRDefault="00D81B40" w:rsidP="001A1890">
      <w:r>
        <w:t xml:space="preserve">Die Anforderungen an die diese Darstellung, welche sich aus der </w:t>
      </w:r>
      <w:r w:rsidR="00BC2F61">
        <w:t xml:space="preserve">Hilfefrage nach den Trends und besonderen Daten gibt, wurden teilweise erfüllt. So ist es mithilfe dieses Diagramms möglich die verschiedenen </w:t>
      </w:r>
      <w:r w:rsidR="00F115B2">
        <w:t>Eigenschaften gegenüberzustellen und daraus verschieden Trends abzuleiten, da diese so Übersicht dargestellt werden können. Jedoch ist es in diesem Diagramm</w:t>
      </w:r>
      <w:r w:rsidR="00BB54E2">
        <w:t xml:space="preserve"> nicht möglich über eine einzelne Linie drüber zu fahren und den entsprechenden Wert angezeigt bekommen. </w:t>
      </w:r>
      <w:r w:rsidR="00F97D59">
        <w:t xml:space="preserve">Somit ist die nach Verfolgbarkeit der Daten nur eigenschränkt möglich. Durch </w:t>
      </w:r>
      <w:r w:rsidR="00FC4649">
        <w:t>das Erfüllen</w:t>
      </w:r>
      <w:r w:rsidR="00F97D59">
        <w:t xml:space="preserve"> der Übersichtlichkeit und erkennbar machen von Trends und das erschwerte Nachverfolgenden der Daten sind die Anforderungen an dieses Diagramm nur Teilweise erfüllt.</w:t>
      </w:r>
    </w:p>
    <w:p w14:paraId="387D5E78" w14:textId="2BB71AED" w:rsidR="00FC4649" w:rsidRDefault="00940C6A" w:rsidP="001A1890">
      <w:r>
        <w:t xml:space="preserve">Innerhalb der Anforderungen für das </w:t>
      </w:r>
      <w:r w:rsidR="00853F42">
        <w:t>Projekt</w:t>
      </w:r>
      <w:r>
        <w:t xml:space="preserve"> sollte die zweite </w:t>
      </w:r>
      <w:r w:rsidR="00853F42">
        <w:t>Anforderung</w:t>
      </w:r>
      <w:r>
        <w:t xml:space="preserve"> eine Darstellung von Mehrdimensionalen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versucht somit den Teil der Visualisierung zu löschen welcher Verlustfrei gelöscht werden kann. Da jedoch aufgrund der verschiedenen Zielgruppen (vor allem der Weineinkäufer und Weinexperten) keine Daten verloren gehen sollen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ein </w:t>
      </w:r>
      <w:r w:rsidR="007E6B45">
        <w:t>mehrdimensionalen</w:t>
      </w:r>
      <w:r w:rsidR="00DE156D">
        <w:t xml:space="preserve"> </w:t>
      </w:r>
      <w:proofErr w:type="spellStart"/>
      <w:r w:rsidR="00DE156D">
        <w:t>raum</w:t>
      </w:r>
      <w:proofErr w:type="spellEnd"/>
      <w:r w:rsidR="00DE156D">
        <w:t xml:space="preserve"> zu Visualisieren</w:t>
      </w:r>
      <w:r w:rsidR="007E6B45">
        <w:t xml:space="preserve">. Dafür </w:t>
      </w:r>
      <w:r w:rsidR="00D3683E">
        <w:t xml:space="preserve">wird dieser mithilfe von Projektionen </w:t>
      </w:r>
      <w:r w:rsidR="00CA7BEB">
        <w:t xml:space="preserve">auf verschiedenen 2D Darstellungen abgebildet. Da diese Darstellung jedoch viele Darstellungen nach sich ziehen würde, wäre dies nicht im Interesse und einfachen Erkennbarkeit von Besonderen Daten und Trends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wie </w:t>
      </w:r>
      <w:proofErr w:type="spellStart"/>
      <w:r w:rsidR="00F015AB">
        <w:t>due</w:t>
      </w:r>
      <w:proofErr w:type="spellEnd"/>
      <w:r w:rsidR="00F015AB">
        <w:t xml:space="preserve"> </w:t>
      </w:r>
      <w:r w:rsidR="006071C0">
        <w:t>Projektion</w:t>
      </w:r>
      <w:r w:rsidR="00F015AB">
        <w:t xml:space="preserve"> und </w:t>
      </w:r>
      <w:r w:rsidR="006071C0">
        <w:t>Selektion</w:t>
      </w:r>
      <w:r w:rsidR="00F015AB">
        <w:t xml:space="preserve"> der </w:t>
      </w:r>
      <w:r w:rsidR="006071C0">
        <w:t>Übersicht. Die Parallelen Koordinaten können mehrere Dimensionen in einer Darstellung darstellen und es trotzdem erreichen das gewisse Trends und besondere Daten einfach erkennbar bleiben. Deswegen wurde dies</w:t>
      </w:r>
      <w:r w:rsidR="00B434FD">
        <w:t>e Darstellung mithilfe dieser Umgesetzt.</w:t>
      </w:r>
    </w:p>
    <w:p w14:paraId="59E79213" w14:textId="17993A5B" w:rsidR="000319D1" w:rsidRDefault="000319D1" w:rsidP="00F971C1">
      <w:pPr>
        <w:pStyle w:val="berschrift3"/>
      </w:pPr>
      <w:bookmarkStart w:id="23" w:name="_Toc80274855"/>
      <w:r>
        <w:t>Visualisierung Drei</w:t>
      </w:r>
      <w:bookmarkEnd w:id="23"/>
    </w:p>
    <w:p w14:paraId="7F718136" w14:textId="45B9964E"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Meistens </w:t>
      </w:r>
      <w:r w:rsidR="00696B91">
        <w:t>untereinander</w:t>
      </w:r>
      <w:r w:rsidR="00720200">
        <w:t xml:space="preserve"> </w:t>
      </w:r>
      <w:r w:rsidR="00696B91">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50F7A9B9" w:rsidR="005D34E2" w:rsidRDefault="005B4A9C"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483708D4" wp14:editId="15B3A142">
            <wp:extent cx="5760720" cy="112649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1126490"/>
                    </a:xfrm>
                    <a:prstGeom prst="rect">
                      <a:avLst/>
                    </a:prstGeom>
                  </pic:spPr>
                </pic:pic>
              </a:graphicData>
            </a:graphic>
          </wp:inline>
        </w:drawing>
      </w:r>
    </w:p>
    <w:p w14:paraId="7F9E3578" w14:textId="41B7597B" w:rsidR="005D34E2" w:rsidRDefault="005B4A9C" w:rsidP="005B4A9C">
      <w:pPr>
        <w:pStyle w:val="Beschriftung"/>
      </w:pPr>
      <w:bookmarkStart w:id="24" w:name="_Ref80538073"/>
      <w:r>
        <w:t xml:space="preserve">Abbildung </w:t>
      </w:r>
      <w:r w:rsidR="00824249">
        <w:fldChar w:fldCharType="begin"/>
      </w:r>
      <w:r w:rsidR="00824249">
        <w:instrText xml:space="preserve"> SEQ Abbildung \* ARABIC </w:instrText>
      </w:r>
      <w:r w:rsidR="00824249">
        <w:fldChar w:fldCharType="separate"/>
      </w:r>
      <w:r w:rsidR="004E3487">
        <w:rPr>
          <w:noProof/>
        </w:rPr>
        <w:t>3</w:t>
      </w:r>
      <w:r w:rsidR="00824249">
        <w:rPr>
          <w:noProof/>
        </w:rPr>
        <w:fldChar w:fldCharType="end"/>
      </w:r>
      <w:bookmarkEnd w:id="24"/>
      <w:r>
        <w:t>: Auszug aus der Baumhierarchie</w:t>
      </w:r>
    </w:p>
    <w:p w14:paraId="3751F584" w14:textId="1B8CD16B" w:rsidR="0089759F"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w:t>
      </w:r>
      <w:r w:rsidR="00D44686">
        <w:lastRenderedPageBreak/>
        <w:t xml:space="preserve">diese Hierarchie zwar den einzelnen Ländern und deren Weine dar, jedoch gibt es keinen Aufschluss darüber wie </w:t>
      </w:r>
      <w:r w:rsidR="003965F5">
        <w:t xml:space="preserve">viele diese sind. Weiterhin ist auch kein Abgleich der Produktionsmengen mit diesen Zahlen möglich, da diese </w:t>
      </w:r>
      <w:r w:rsidR="00C719ED">
        <w:t>nicht aufgeführt worden sind. Dementsprechend gibt es auch keine Gegenüberstellung dieser beiden Größen. Somit wurde nur die Anforderung teilweise erfüllt die Länder und ihre Weine darzustellen, die restlichen Anforderungen wurde hingegen nicht erfüllt.</w:t>
      </w:r>
    </w:p>
    <w:p w14:paraId="044AA66E" w14:textId="2C07DDC4" w:rsidR="00C719ED" w:rsidRDefault="0054384E" w:rsidP="0089759F">
      <w:r>
        <w:t xml:space="preserve">Für diese Darstellung sollte nach den Anforderungen </w:t>
      </w:r>
      <w:r w:rsidR="00CE534E">
        <w:t>des</w:t>
      </w:r>
      <w:r>
        <w:t xml:space="preserve"> Projekt</w:t>
      </w:r>
      <w:r w:rsidR="00CE534E">
        <w:t>es</w:t>
      </w:r>
      <w:r>
        <w:t xml:space="preserve"> hierbei ein Baum oder Graphen</w:t>
      </w:r>
      <w:r w:rsidR="00C72B26">
        <w:t xml:space="preserve"> Technik verwendet werden. </w:t>
      </w:r>
      <w:r w:rsidR="00E4771B">
        <w:t>Beide Techniken eigenen sich Zusammenhänge darstellen u</w:t>
      </w:r>
      <w:r w:rsidR="00CE534E">
        <w:t>nd somit für die Darstellung von Hierarchien. Da jedoch in dies</w:t>
      </w:r>
      <w:r w:rsidR="00EC43CB">
        <w:t xml:space="preserve">er Darstellung um eine weitere einfache Hierarchie dargestellt werden sollte (die von Ländern und Weinnamen) mussten keine größeren zusammenhänge dargestellt werden, wodurch </w:t>
      </w:r>
      <w:r w:rsidR="00C243E6">
        <w:t>eine mehrfache Zuweisung</w:t>
      </w:r>
      <w:r w:rsidR="00EC43CB">
        <w:t xml:space="preserve"> auf einen </w:t>
      </w:r>
      <w:r w:rsidR="00C243E6">
        <w:t>Punkt in der Darstellung</w:t>
      </w:r>
      <w:r w:rsidR="00EC43CB">
        <w:t xml:space="preserve"> hätte erfolgen können.</w:t>
      </w:r>
      <w:r w:rsidR="00C243E6">
        <w:t xml:space="preserve"> 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 xml:space="preserve">fließen könnte. Bei der Baumhierarchie wurde musste wenig angepasst werden, da bereits in der Übung ein JSON Decoder enthalten war. Hierbei war es nur wichtig die entsprechenden </w:t>
      </w:r>
      <w:r w:rsidR="004A3313">
        <w:lastRenderedPageBreak/>
        <w:t>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fldSimple w:instr=" SEQ Abbildung \* ARABIC ">
        <w:r w:rsidR="004E3487">
          <w:rPr>
            <w:noProof/>
          </w:rPr>
          <w:t>4</w:t>
        </w:r>
      </w:fldSimple>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er verschieden Körpergrößen auch zu einem geringen 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r w:rsidR="00824249">
        <w:fldChar w:fldCharType="begin"/>
      </w:r>
      <w:r w:rsidR="00824249">
        <w:instrText xml:space="preserve"> SEQ Abbildung \* ARABIC </w:instrText>
      </w:r>
      <w:r w:rsidR="00824249">
        <w:fldChar w:fldCharType="separate"/>
      </w:r>
      <w:r w:rsidR="004E3487">
        <w:rPr>
          <w:noProof/>
        </w:rPr>
        <w:t>5</w:t>
      </w:r>
      <w:r w:rsidR="00824249">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w:t>
      </w:r>
      <w:proofErr w:type="spellStart"/>
      <w:r w:rsidR="00EF3421">
        <w:t>bessern</w:t>
      </w:r>
      <w:proofErr w:type="spellEnd"/>
      <w:r w:rsidR="00EF3421">
        <w:t xml:space="preserve"> Analyse der Daten führen, da jede Eigenschaft direkt </w:t>
      </w:r>
      <w:r w:rsidR="00153096">
        <w:t>gegenübergestellt</w:t>
      </w:r>
      <w:r w:rsidR="00EF3421">
        <w:t xml:space="preserve"> wird, was </w:t>
      </w:r>
      <w:r w:rsidR="00EF3421">
        <w:lastRenderedPageBreak/>
        <w:t xml:space="preserve">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fldSimple w:instr=" SEQ Abbildung \* ARABIC ">
        <w:r w:rsidR="004E3487">
          <w:rPr>
            <w:noProof/>
          </w:rPr>
          <w:t>6</w:t>
        </w:r>
      </w:fldSimple>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lastRenderedPageBreak/>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 xml:space="preserve">erden die beiden Arbeiten vorgestellt und </w:t>
      </w:r>
      <w:proofErr w:type="spellStart"/>
      <w:r w:rsidR="00EF4C7D">
        <w:t>unterschiede</w:t>
      </w:r>
      <w:proofErr w:type="spellEnd"/>
      <w:r w:rsidR="00EF4C7D">
        <w:t xml:space="preserve"> zwischen dieser und der vorgestellten Arbeiten hervorgehoben.</w:t>
      </w:r>
    </w:p>
    <w:p w14:paraId="441A2143" w14:textId="6B9F0D83"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zE0ZGZiOTBkLWFhOTctNDIzZC05ZGIxLWIyZjM2NTAyYWZlYyIsIlRleHQiOiJbMTRdIiwiV0FJVmVyc2lvbiI6IjYuMTAuMC4wIn0=}</w:instrText>
          </w:r>
          <w:r w:rsidR="00875405">
            <w:fldChar w:fldCharType="separate"/>
          </w:r>
          <w:r w:rsidR="00875405">
            <w:t>[14]</w:t>
          </w:r>
          <w:r w:rsidR="00875405">
            <w:fldChar w:fldCharType="end"/>
          </w:r>
        </w:sdtContent>
      </w:sdt>
    </w:p>
    <w:p w14:paraId="4B966090" w14:textId="535FA98A"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0XSJ9XX0sIlRhZyI6IkNpdGF2aVBsYWNlaG9sZGVyI2IxMTc5YjNmLWFmNDQtNGYxNC05YWViLWU2ODNlMTNmNDRkZSIsIlRleHQiOiJbMTRdIiwiV0FJVmVyc2lvbiI6IjYuMTAuMC4wIn0=}</w:instrText>
          </w:r>
          <w:r w:rsidR="004252BA">
            <w:fldChar w:fldCharType="separate"/>
          </w:r>
          <w:r w:rsidR="004252BA">
            <w:t>[14]</w:t>
          </w:r>
          <w:r w:rsidR="004252BA">
            <w:fldChar w:fldCharType="end"/>
          </w:r>
        </w:sdtContent>
      </w:sdt>
    </w:p>
    <w:p w14:paraId="198C6B26" w14:textId="213EDD84" w:rsidR="00E5433E" w:rsidRDefault="00485364" w:rsidP="00537FBC">
      <w:r>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w:t>
      </w:r>
      <w:r w:rsidR="0032757A">
        <w:lastRenderedPageBreak/>
        <w:t>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VmZjcwMGUxLTUyMmItNDViMC05Y2FjLTIwNzAyZTQzNjg3ZCIsIlRleHQiOiJbMTVdIiwiV0FJVmVyc2lvbiI6IjYuMTAuMC4wIn0=}</w:instrText>
          </w:r>
          <w:r w:rsidR="005D7C28">
            <w:fldChar w:fldCharType="separate"/>
          </w:r>
          <w:r w:rsidR="005D7C28">
            <w:t>[15]</w:t>
          </w:r>
          <w:r w:rsidR="005D7C28">
            <w:fldChar w:fldCharType="end"/>
          </w:r>
        </w:sdtContent>
      </w:sdt>
    </w:p>
    <w:p w14:paraId="52D6FC7F" w14:textId="15F92875" w:rsidR="00195D9F" w:rsidRDefault="005D7C28" w:rsidP="00537FBC">
      <w:r>
        <w:t xml:space="preserve">Der große </w:t>
      </w:r>
      <w:proofErr w:type="spellStart"/>
      <w:r>
        <w:t>unterschied</w:t>
      </w:r>
      <w:proofErr w:type="spellEnd"/>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9F474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3ZjE1NTQ5LWIwZTctNDUyNy05NThlLTNhZmViZTRkMmJjMSIsIlRleHQiOiJbMTVdIiwiV0FJVmVyc2lvbiI6IjYuMTAuMC4wIn0=}</w:instrText>
          </w:r>
          <w:r w:rsidR="00184490">
            <w:fldChar w:fldCharType="separate"/>
          </w:r>
          <w:r w:rsidR="00184490">
            <w:t>[15]</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 xml:space="preserve">Weiterhin sollte bei steigender Anzahl der Datenmengen über eine Kategorisierung der Daten nachgedacht </w:t>
      </w:r>
      <w:proofErr w:type="gramStart"/>
      <w:r w:rsidR="001B6234">
        <w:t>werden</w:t>
      </w:r>
      <w:proofErr w:type="gramEnd"/>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proofErr w:type="spellStart"/>
      <w:r w:rsidR="00C9174A">
        <w:t>um so</w:t>
      </w:r>
      <w:proofErr w:type="spellEnd"/>
      <w:r w:rsidR="00C9174A">
        <w:t xml:space="preserve"> eine noch bessere Sichtbarkeit zu beisetzten. Bei den </w:t>
      </w:r>
      <w:r w:rsidR="00823F5C">
        <w:t>parallelen</w:t>
      </w:r>
      <w:r w:rsidR="00C9174A">
        <w:t xml:space="preserve"> </w:t>
      </w:r>
      <w:r w:rsidR="00C9174A">
        <w:lastRenderedPageBreak/>
        <w:t xml:space="preserve">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13D14678" w14:textId="77777777" w:rsidR="007C0DD1" w:rsidRDefault="004D03E1" w:rsidP="007C0DD1">
          <w:pPr>
            <w:pStyle w:val="CitaviBibliographyEntry"/>
          </w:pPr>
          <w:r>
            <w:fldChar w:fldCharType="begin"/>
          </w:r>
          <w:r>
            <w:instrText>ADDIN CitaviBibliography</w:instrText>
          </w:r>
          <w:r>
            <w:fldChar w:fldCharType="separate"/>
          </w:r>
          <w:r w:rsidR="007C0DD1">
            <w:t>[1]</w:t>
          </w:r>
          <w:r w:rsidR="007C0DD1">
            <w:tab/>
          </w:r>
          <w:bookmarkStart w:id="39" w:name="_CTVL00187d62162ca34425db0e18a7c14bcac47"/>
          <w:r w:rsidR="007C0DD1">
            <w:t>P. Roca,</w:t>
          </w:r>
          <w:bookmarkEnd w:id="39"/>
          <w:r w:rsidR="007C0DD1">
            <w:t xml:space="preserve"> </w:t>
          </w:r>
          <w:r w:rsidR="007C0DD1" w:rsidRPr="007C0DD1">
            <w:rPr>
              <w:i/>
            </w:rPr>
            <w:t xml:space="preserve">State </w:t>
          </w:r>
          <w:proofErr w:type="spellStart"/>
          <w:r w:rsidR="007C0DD1" w:rsidRPr="007C0DD1">
            <w:rPr>
              <w:i/>
            </w:rPr>
            <w:t>of</w:t>
          </w:r>
          <w:proofErr w:type="spellEnd"/>
          <w:r w:rsidR="007C0DD1" w:rsidRPr="007C0DD1">
            <w:rPr>
              <w:i/>
            </w:rPr>
            <w:t xml:space="preserve"> </w:t>
          </w:r>
          <w:proofErr w:type="spellStart"/>
          <w:r w:rsidR="007C0DD1" w:rsidRPr="007C0DD1">
            <w:rPr>
              <w:i/>
            </w:rPr>
            <w:t>the</w:t>
          </w:r>
          <w:proofErr w:type="spellEnd"/>
          <w:r w:rsidR="007C0DD1" w:rsidRPr="007C0DD1">
            <w:rPr>
              <w:i/>
            </w:rPr>
            <w:t xml:space="preserve"> </w:t>
          </w:r>
          <w:proofErr w:type="spellStart"/>
          <w:r w:rsidR="007C0DD1" w:rsidRPr="007C0DD1">
            <w:rPr>
              <w:i/>
            </w:rPr>
            <w:t>Vitivinicultural</w:t>
          </w:r>
          <w:proofErr w:type="spellEnd"/>
          <w:r w:rsidR="007C0DD1" w:rsidRPr="007C0DD1">
            <w:rPr>
              <w:i/>
            </w:rPr>
            <w:t xml:space="preserve"> World </w:t>
          </w:r>
          <w:proofErr w:type="gramStart"/>
          <w:r w:rsidR="007C0DD1" w:rsidRPr="007C0DD1">
            <w:rPr>
              <w:i/>
            </w:rPr>
            <w:t>in 2020</w:t>
          </w:r>
          <w:proofErr w:type="gramEnd"/>
          <w:r w:rsidR="007C0DD1" w:rsidRPr="007C0DD1">
            <w:rPr>
              <w:i/>
            </w:rPr>
            <w:t xml:space="preserve">, </w:t>
          </w:r>
          <w:r w:rsidR="007C0DD1" w:rsidRPr="007C0DD1">
            <w:t xml:space="preserve">o. O., </w:t>
          </w:r>
          <w:r w:rsidR="007C0DD1" w:rsidRPr="007C0DD1">
            <w:rPr>
              <w:b/>
            </w:rPr>
            <w:t>20.04.2021</w:t>
          </w:r>
          <w:r w:rsidR="007C0DD1" w:rsidRPr="007C0DD1">
            <w:t>.</w:t>
          </w:r>
        </w:p>
        <w:p w14:paraId="7A13A05B" w14:textId="77777777" w:rsidR="007C0DD1" w:rsidRDefault="007C0DD1" w:rsidP="007C0DD1">
          <w:pPr>
            <w:pStyle w:val="CitaviBibliographyEntry"/>
          </w:pPr>
          <w:r>
            <w:t>[2]</w:t>
          </w:r>
          <w:r>
            <w:tab/>
          </w:r>
          <w:bookmarkStart w:id="40" w:name="_CTVL001391b1ab3d9a54a7db3302a96d1fac0b0"/>
          <w:r>
            <w:t>M. Yi,</w:t>
          </w:r>
          <w:bookmarkEnd w:id="40"/>
          <w:r>
            <w:t xml:space="preserve"> </w:t>
          </w:r>
          <w:r w:rsidRPr="007C0DD1">
            <w:rPr>
              <w:i/>
            </w:rPr>
            <w:t xml:space="preserve">A </w:t>
          </w:r>
          <w:proofErr w:type="spellStart"/>
          <w:r w:rsidRPr="007C0DD1">
            <w:rPr>
              <w:i/>
            </w:rPr>
            <w:t>Complete</w:t>
          </w:r>
          <w:proofErr w:type="spellEnd"/>
          <w:r w:rsidRPr="007C0DD1">
            <w:rPr>
              <w:i/>
            </w:rPr>
            <w:t xml:space="preserve"> Guide </w:t>
          </w:r>
          <w:proofErr w:type="spellStart"/>
          <w:r w:rsidRPr="007C0DD1">
            <w:rPr>
              <w:i/>
            </w:rPr>
            <w:t>to</w:t>
          </w:r>
          <w:proofErr w:type="spellEnd"/>
          <w:r w:rsidRPr="007C0DD1">
            <w:rPr>
              <w:i/>
            </w:rPr>
            <w:t xml:space="preserve"> </w:t>
          </w:r>
          <w:proofErr w:type="spellStart"/>
          <w:r w:rsidRPr="007C0DD1">
            <w:rPr>
              <w:i/>
            </w:rPr>
            <w:t>Scatter</w:t>
          </w:r>
          <w:proofErr w:type="spellEnd"/>
          <w:r w:rsidRPr="007C0DD1">
            <w:rPr>
              <w:i/>
            </w:rPr>
            <w:t xml:space="preserve"> Plots, </w:t>
          </w:r>
          <w:r w:rsidRPr="007C0DD1">
            <w:t xml:space="preserve">https://chartio.com/learn/charts/what-is-a-scatter-plot/, </w:t>
          </w:r>
          <w:r w:rsidRPr="007C0DD1">
            <w:rPr>
              <w:b/>
            </w:rPr>
            <w:t>2019</w:t>
          </w:r>
          <w:r w:rsidRPr="007C0DD1">
            <w:t>.</w:t>
          </w:r>
        </w:p>
        <w:p w14:paraId="526FE36C" w14:textId="77777777" w:rsidR="007C0DD1" w:rsidRDefault="007C0DD1" w:rsidP="007C0DD1">
          <w:pPr>
            <w:pStyle w:val="CitaviBibliographyEntry"/>
          </w:pPr>
          <w:r>
            <w:t>[3]</w:t>
          </w:r>
          <w:r>
            <w:tab/>
          </w:r>
          <w:bookmarkStart w:id="41" w:name="_CTVL001a5d94c2d3e5f43fca4f8405d4d7d4c5b"/>
          <w:r>
            <w:t xml:space="preserve">S. </w:t>
          </w:r>
          <w:proofErr w:type="spellStart"/>
          <w:r>
            <w:t>Few</w:t>
          </w:r>
          <w:proofErr w:type="spellEnd"/>
          <w:r>
            <w:t>,</w:t>
          </w:r>
          <w:bookmarkEnd w:id="41"/>
          <w:r>
            <w:t xml:space="preserve"> </w:t>
          </w:r>
          <w:r w:rsidRPr="007C0DD1">
            <w:rPr>
              <w:i/>
            </w:rPr>
            <w:t xml:space="preserve">Multivariate Analysis </w:t>
          </w:r>
          <w:proofErr w:type="spellStart"/>
          <w:r w:rsidRPr="007C0DD1">
            <w:rPr>
              <w:i/>
            </w:rPr>
            <w:t>Using</w:t>
          </w:r>
          <w:proofErr w:type="spellEnd"/>
          <w:r w:rsidRPr="007C0DD1">
            <w:rPr>
              <w:i/>
            </w:rPr>
            <w:t xml:space="preserve"> Parallel </w:t>
          </w:r>
          <w:proofErr w:type="spellStart"/>
          <w:r w:rsidRPr="007C0DD1">
            <w:rPr>
              <w:i/>
            </w:rPr>
            <w:t>Coordinates</w:t>
          </w:r>
          <w:proofErr w:type="spellEnd"/>
          <w:r w:rsidRPr="007C0DD1">
            <w:rPr>
              <w:i/>
            </w:rPr>
            <w:t xml:space="preserve">, </w:t>
          </w:r>
          <w:r w:rsidRPr="007C0DD1">
            <w:t xml:space="preserve">http://www.perceptualedge.com/articles/b-eye/parallel_coordinates.pdf, </w:t>
          </w:r>
          <w:r w:rsidRPr="007C0DD1">
            <w:rPr>
              <w:b/>
            </w:rPr>
            <w:t>2006</w:t>
          </w:r>
          <w:r w:rsidRPr="007C0DD1">
            <w:t>.</w:t>
          </w:r>
        </w:p>
        <w:p w14:paraId="2DF660A2" w14:textId="77777777" w:rsidR="007C0DD1" w:rsidRDefault="007C0DD1" w:rsidP="007C0DD1">
          <w:pPr>
            <w:pStyle w:val="CitaviBibliographyEntry"/>
            <w:rPr>
              <w:b/>
            </w:rPr>
          </w:pPr>
          <w:r>
            <w:t>[4]</w:t>
          </w:r>
          <w:r>
            <w:tab/>
          </w:r>
          <w:bookmarkStart w:id="42" w:name="_CTVL001a369bd4dadfa4199b7f6512c3d0e0580"/>
          <w:r>
            <w:t xml:space="preserve">American Society </w:t>
          </w:r>
          <w:proofErr w:type="spellStart"/>
          <w:r>
            <w:t>for</w:t>
          </w:r>
          <w:proofErr w:type="spellEnd"/>
          <w:r>
            <w:t xml:space="preserve"> Quality,</w:t>
          </w:r>
          <w:bookmarkEnd w:id="42"/>
          <w:r>
            <w:t xml:space="preserve"> </w:t>
          </w:r>
          <w:proofErr w:type="spellStart"/>
          <w:r w:rsidRPr="007C0DD1">
            <w:rPr>
              <w:i/>
            </w:rPr>
            <w:t>What</w:t>
          </w:r>
          <w:proofErr w:type="spellEnd"/>
          <w:r w:rsidRPr="007C0DD1">
            <w:rPr>
              <w:i/>
            </w:rPr>
            <w:t xml:space="preserve"> </w:t>
          </w:r>
          <w:proofErr w:type="spellStart"/>
          <w:r w:rsidRPr="007C0DD1">
            <w:rPr>
              <w:i/>
            </w:rPr>
            <w:t>is</w:t>
          </w:r>
          <w:proofErr w:type="spellEnd"/>
          <w:r w:rsidRPr="007C0DD1">
            <w:rPr>
              <w:i/>
            </w:rPr>
            <w:t xml:space="preserve"> a </w:t>
          </w:r>
          <w:proofErr w:type="spellStart"/>
          <w:r w:rsidRPr="007C0DD1">
            <w:rPr>
              <w:i/>
            </w:rPr>
            <w:t>Tree</w:t>
          </w:r>
          <w:proofErr w:type="spellEnd"/>
          <w:r w:rsidRPr="007C0DD1">
            <w:rPr>
              <w:i/>
            </w:rPr>
            <w:t xml:space="preserve"> </w:t>
          </w:r>
          <w:proofErr w:type="spellStart"/>
          <w:r w:rsidRPr="007C0DD1">
            <w:rPr>
              <w:i/>
            </w:rPr>
            <w:t>Diagram</w:t>
          </w:r>
          <w:proofErr w:type="spellEnd"/>
          <w:r w:rsidRPr="007C0DD1">
            <w:rPr>
              <w:i/>
            </w:rPr>
            <w:t xml:space="preserve">? </w:t>
          </w:r>
          <w:proofErr w:type="spellStart"/>
          <w:r w:rsidRPr="007C0DD1">
            <w:rPr>
              <w:i/>
            </w:rPr>
            <w:t>Systemic</w:t>
          </w:r>
          <w:proofErr w:type="spellEnd"/>
          <w:r w:rsidRPr="007C0DD1">
            <w:rPr>
              <w:i/>
            </w:rPr>
            <w:t xml:space="preserve"> </w:t>
          </w:r>
          <w:proofErr w:type="spellStart"/>
          <w:r w:rsidRPr="007C0DD1">
            <w:rPr>
              <w:i/>
            </w:rPr>
            <w:t>or</w:t>
          </w:r>
          <w:proofErr w:type="spellEnd"/>
          <w:r w:rsidRPr="007C0DD1">
            <w:rPr>
              <w:i/>
            </w:rPr>
            <w:t xml:space="preserve"> </w:t>
          </w:r>
          <w:proofErr w:type="spellStart"/>
          <w:r w:rsidRPr="007C0DD1">
            <w:rPr>
              <w:i/>
            </w:rPr>
            <w:t>Hierarchy</w:t>
          </w:r>
          <w:proofErr w:type="spellEnd"/>
          <w:r w:rsidRPr="007C0DD1">
            <w:rPr>
              <w:i/>
            </w:rPr>
            <w:t xml:space="preserve"> Analysis | ASQ, </w:t>
          </w:r>
          <w:r w:rsidRPr="007C0DD1">
            <w:t xml:space="preserve">https://asq.org/quality-resources/tree-diagram, </w:t>
          </w:r>
          <w:r w:rsidRPr="007C0DD1">
            <w:rPr>
              <w:b/>
            </w:rPr>
            <w:t>o. J.</w:t>
          </w:r>
        </w:p>
        <w:p w14:paraId="0EE5D9C1" w14:textId="77777777" w:rsidR="007C0DD1" w:rsidRDefault="007C0DD1" w:rsidP="007C0DD1">
          <w:pPr>
            <w:pStyle w:val="CitaviBibliographyEntry"/>
            <w:rPr>
              <w:b/>
            </w:rPr>
          </w:pPr>
          <w:r>
            <w:t>[5]</w:t>
          </w:r>
          <w:r>
            <w:tab/>
          </w:r>
          <w:bookmarkStart w:id="43" w:name="_CTVL001ff33293577c84d32968259d796b52c57"/>
          <w:r>
            <w:t xml:space="preserve">L. </w:t>
          </w:r>
          <w:proofErr w:type="spellStart"/>
          <w:r>
            <w:t>Beilmann</w:t>
          </w:r>
          <w:proofErr w:type="spellEnd"/>
          <w:r>
            <w:t>,</w:t>
          </w:r>
          <w:bookmarkEnd w:id="43"/>
          <w:r>
            <w:t xml:space="preserve"> </w:t>
          </w:r>
          <w:r w:rsidRPr="007C0DD1">
            <w:rPr>
              <w:i/>
            </w:rPr>
            <w:t xml:space="preserve">Alkoholgehalt in Wein - Das solltest du unbedingt </w:t>
          </w:r>
          <w:proofErr w:type="spellStart"/>
          <w:proofErr w:type="gramStart"/>
          <w:r w:rsidRPr="007C0DD1">
            <w:rPr>
              <w:i/>
            </w:rPr>
            <w:t>Wissen</w:t>
          </w:r>
          <w:proofErr w:type="spellEnd"/>
          <w:r w:rsidRPr="007C0DD1">
            <w:rPr>
              <w:i/>
            </w:rPr>
            <w:t>!,</w:t>
          </w:r>
          <w:proofErr w:type="gramEnd"/>
          <w:r w:rsidRPr="007C0DD1">
            <w:rPr>
              <w:i/>
            </w:rPr>
            <w:t xml:space="preserve"> </w:t>
          </w:r>
          <w:r w:rsidRPr="007C0DD1">
            <w:t xml:space="preserve">https://wein-fuer-laien.de/weinwissen/alkoholgehalt-im-wein/, </w:t>
          </w:r>
          <w:r w:rsidRPr="007C0DD1">
            <w:rPr>
              <w:b/>
            </w:rPr>
            <w:t>o. J.</w:t>
          </w:r>
        </w:p>
        <w:p w14:paraId="5C8DF020" w14:textId="77777777" w:rsidR="007C0DD1" w:rsidRDefault="007C0DD1" w:rsidP="007C0DD1">
          <w:pPr>
            <w:pStyle w:val="CitaviBibliographyEntry"/>
          </w:pPr>
          <w:r>
            <w:t>[6]</w:t>
          </w:r>
          <w:r>
            <w:tab/>
          </w:r>
          <w:bookmarkStart w:id="44" w:name="_CTVL001333615a5980e42f0be017e355212c6b8"/>
          <w:r>
            <w:t>M. Teufel,</w:t>
          </w:r>
          <w:bookmarkEnd w:id="44"/>
          <w:r>
            <w:t xml:space="preserve"> </w:t>
          </w:r>
          <w:r w:rsidRPr="007C0DD1">
            <w:rPr>
              <w:i/>
            </w:rPr>
            <w:t xml:space="preserve">Die richtige Trinktemperatur für Wein - warum </w:t>
          </w:r>
          <w:proofErr w:type="gramStart"/>
          <w:r w:rsidRPr="007C0DD1">
            <w:rPr>
              <w:i/>
            </w:rPr>
            <w:t>wichtig?,</w:t>
          </w:r>
          <w:proofErr w:type="gramEnd"/>
          <w:r w:rsidRPr="007C0DD1">
            <w:rPr>
              <w:i/>
            </w:rPr>
            <w:t xml:space="preserve"> </w:t>
          </w:r>
          <w:r w:rsidRPr="007C0DD1">
            <w:t xml:space="preserve">https://swisscave.com/de/swisscave-blog/post/die-richtige-trinktemperatur-fur-wein-warum-wichtig, </w:t>
          </w:r>
          <w:r w:rsidRPr="007C0DD1">
            <w:rPr>
              <w:b/>
            </w:rPr>
            <w:t>2021</w:t>
          </w:r>
          <w:r w:rsidRPr="007C0DD1">
            <w:t>.</w:t>
          </w:r>
        </w:p>
        <w:p w14:paraId="40D8C6FF" w14:textId="77777777" w:rsidR="007C0DD1" w:rsidRDefault="007C0DD1" w:rsidP="007C0DD1">
          <w:pPr>
            <w:pStyle w:val="CitaviBibliographyEntry"/>
            <w:rPr>
              <w:b/>
            </w:rPr>
          </w:pPr>
          <w:r>
            <w:t>[7]</w:t>
          </w:r>
          <w:r>
            <w:tab/>
          </w:r>
          <w:bookmarkStart w:id="45" w:name="_CTVL001fb8010cefe71444aaf891dda70e109b8"/>
          <w:proofErr w:type="spellStart"/>
          <w:r>
            <w:t>Brogsitter</w:t>
          </w:r>
          <w:proofErr w:type="spellEnd"/>
          <w:r>
            <w:t xml:space="preserve"> Weinversand,</w:t>
          </w:r>
          <w:bookmarkEnd w:id="45"/>
          <w:r>
            <w:t xml:space="preserve"> </w:t>
          </w:r>
          <w:r w:rsidRPr="007C0DD1">
            <w:rPr>
              <w:i/>
            </w:rPr>
            <w:t xml:space="preserve">Süße, </w:t>
          </w:r>
          <w:r w:rsidRPr="007C0DD1">
            <w:t xml:space="preserve">https://www.brogsitter.de/weinlexikon/suesse/#, </w:t>
          </w:r>
          <w:r w:rsidRPr="007C0DD1">
            <w:rPr>
              <w:b/>
            </w:rPr>
            <w:t>o. J.</w:t>
          </w:r>
        </w:p>
        <w:p w14:paraId="12C84984" w14:textId="77777777" w:rsidR="007C0DD1" w:rsidRDefault="007C0DD1" w:rsidP="007C0DD1">
          <w:pPr>
            <w:pStyle w:val="CitaviBibliographyEntry"/>
          </w:pPr>
          <w:r>
            <w:t>[8]</w:t>
          </w:r>
          <w:r>
            <w:tab/>
          </w:r>
          <w:bookmarkStart w:id="46" w:name="_CTVL001d5718d54071f4ea6b29e14cd8e806ce9"/>
          <w:r>
            <w:t>Weinkenner GmbH,</w:t>
          </w:r>
          <w:bookmarkEnd w:id="46"/>
          <w:r>
            <w:t xml:space="preserve"> </w:t>
          </w:r>
          <w:r w:rsidRPr="007C0DD1">
            <w:rPr>
              <w:i/>
            </w:rPr>
            <w:t xml:space="preserve">Die Säure | Weinkenner.de, </w:t>
          </w:r>
          <w:r w:rsidRPr="007C0DD1">
            <w:t xml:space="preserve">https://www.weinkenner.de/die-saeure/, </w:t>
          </w:r>
          <w:r w:rsidRPr="007C0DD1">
            <w:rPr>
              <w:b/>
            </w:rPr>
            <w:t>2011</w:t>
          </w:r>
          <w:r w:rsidRPr="007C0DD1">
            <w:t>.</w:t>
          </w:r>
        </w:p>
        <w:p w14:paraId="7227C888" w14:textId="77777777" w:rsidR="007C0DD1" w:rsidRDefault="007C0DD1" w:rsidP="007C0DD1">
          <w:pPr>
            <w:pStyle w:val="CitaviBibliographyEntry"/>
            <w:rPr>
              <w:b/>
            </w:rPr>
          </w:pPr>
          <w:r>
            <w:t>[9]</w:t>
          </w:r>
          <w:r>
            <w:tab/>
          </w:r>
          <w:bookmarkStart w:id="47" w:name="_CTVL001feae5290ed314213a08b4b79927e7f1a"/>
          <w:proofErr w:type="spellStart"/>
          <w:r>
            <w:t>Brogsitter</w:t>
          </w:r>
          <w:proofErr w:type="spellEnd"/>
          <w:r>
            <w:t xml:space="preserve"> Weinversand,</w:t>
          </w:r>
          <w:bookmarkEnd w:id="47"/>
          <w:r>
            <w:t xml:space="preserve"> </w:t>
          </w:r>
          <w:r w:rsidRPr="007C0DD1">
            <w:rPr>
              <w:i/>
            </w:rPr>
            <w:t xml:space="preserve">Körper, </w:t>
          </w:r>
          <w:r w:rsidRPr="007C0DD1">
            <w:t xml:space="preserve">https://www.brogsitter.de/weinlexikon/koerper/, </w:t>
          </w:r>
          <w:r w:rsidRPr="007C0DD1">
            <w:rPr>
              <w:b/>
            </w:rPr>
            <w:t>o. J.</w:t>
          </w:r>
        </w:p>
        <w:p w14:paraId="69F8DAF6" w14:textId="77777777" w:rsidR="007C0DD1" w:rsidRDefault="007C0DD1" w:rsidP="007C0DD1">
          <w:pPr>
            <w:pStyle w:val="CitaviBibliographyEntry"/>
            <w:rPr>
              <w:b/>
            </w:rPr>
          </w:pPr>
          <w:r>
            <w:t>[10]</w:t>
          </w:r>
          <w:r>
            <w:tab/>
          </w:r>
          <w:bookmarkStart w:id="48" w:name="_CTVL001cc82e137394a423f933de8904adc4a01"/>
          <w:proofErr w:type="spellStart"/>
          <w:r>
            <w:t>Brogsitter</w:t>
          </w:r>
          <w:proofErr w:type="spellEnd"/>
          <w:r>
            <w:t xml:space="preserve"> Weinversand,</w:t>
          </w:r>
          <w:bookmarkEnd w:id="48"/>
          <w:r>
            <w:t xml:space="preserve"> </w:t>
          </w:r>
          <w:r w:rsidRPr="007C0DD1">
            <w:rPr>
              <w:i/>
            </w:rPr>
            <w:t xml:space="preserve">Gerbstoffe, </w:t>
          </w:r>
          <w:r w:rsidRPr="007C0DD1">
            <w:t xml:space="preserve">https://www.brogsitter.de/weinlexikon/gerbstoffe/, </w:t>
          </w:r>
          <w:r w:rsidRPr="007C0DD1">
            <w:rPr>
              <w:b/>
            </w:rPr>
            <w:t>o. J.</w:t>
          </w:r>
        </w:p>
        <w:p w14:paraId="655F4580" w14:textId="77777777" w:rsidR="007C0DD1" w:rsidRDefault="007C0DD1" w:rsidP="007C0DD1">
          <w:pPr>
            <w:pStyle w:val="CitaviBibliographyEntry"/>
          </w:pPr>
          <w:r>
            <w:t>[11]</w:t>
          </w:r>
          <w:r>
            <w:tab/>
          </w:r>
          <w:bookmarkStart w:id="49" w:name="_CTVL0010cdb8943940a4f8480d87427a95c5420"/>
          <w:r>
            <w:t>Vineyard99,</w:t>
          </w:r>
          <w:bookmarkEnd w:id="49"/>
          <w:r>
            <w:t xml:space="preserve"> </w:t>
          </w:r>
          <w:r w:rsidRPr="007C0DD1">
            <w:rPr>
              <w:i/>
            </w:rPr>
            <w:t xml:space="preserve">Wein &amp; Wissen: Weinjahrgang – Geheimnis der Weinalterung, </w:t>
          </w:r>
          <w:r w:rsidRPr="007C0DD1">
            <w:t xml:space="preserve">https://www.vineyard99.de/weinjahrgang-und-weinalterung/, </w:t>
          </w:r>
          <w:r w:rsidRPr="007C0DD1">
            <w:rPr>
              <w:b/>
            </w:rPr>
            <w:t>2020</w:t>
          </w:r>
          <w:r w:rsidRPr="007C0DD1">
            <w:t>.</w:t>
          </w:r>
        </w:p>
        <w:p w14:paraId="1E557099" w14:textId="77777777" w:rsidR="007C0DD1" w:rsidRDefault="007C0DD1" w:rsidP="007C0DD1">
          <w:pPr>
            <w:pStyle w:val="CitaviBibliographyEntry"/>
          </w:pPr>
          <w:r>
            <w:t>[12]</w:t>
          </w:r>
          <w:r>
            <w:tab/>
          </w:r>
          <w:bookmarkStart w:id="50" w:name="_CTVL0012e7bfd3da50d47a68d5955c1d9965f62"/>
          <w:r>
            <w:t>dev7halo,</w:t>
          </w:r>
          <w:bookmarkEnd w:id="50"/>
          <w:r>
            <w:t xml:space="preserve"> </w:t>
          </w:r>
          <w:proofErr w:type="spellStart"/>
          <w:r w:rsidRPr="007C0DD1">
            <w:rPr>
              <w:i/>
            </w:rPr>
            <w:t>Wine</w:t>
          </w:r>
          <w:proofErr w:type="spellEnd"/>
          <w:r w:rsidRPr="007C0DD1">
            <w:rPr>
              <w:i/>
            </w:rPr>
            <w:t xml:space="preserve"> Information, </w:t>
          </w:r>
          <w:r w:rsidRPr="007C0DD1">
            <w:t xml:space="preserve">https://www.kaggle.com/dev7halo/wine-information, </w:t>
          </w:r>
          <w:r w:rsidRPr="007C0DD1">
            <w:rPr>
              <w:b/>
            </w:rPr>
            <w:t>2021</w:t>
          </w:r>
          <w:r w:rsidRPr="007C0DD1">
            <w:t>.</w:t>
          </w:r>
        </w:p>
        <w:p w14:paraId="4C08207F" w14:textId="77777777" w:rsidR="007C0DD1" w:rsidRDefault="007C0DD1" w:rsidP="007C0DD1">
          <w:pPr>
            <w:pStyle w:val="CitaviBibliographyEntry"/>
          </w:pPr>
          <w:r>
            <w:t>[13]</w:t>
          </w:r>
          <w:r>
            <w:tab/>
          </w:r>
          <w:bookmarkStart w:id="51" w:name="_CTVL001de0d2bf176b44ffe965d02a13c0574ad"/>
          <w:r>
            <w:t xml:space="preserve">Curran </w:t>
          </w:r>
          <w:proofErr w:type="spellStart"/>
          <w:r>
            <w:t>Kelleher</w:t>
          </w:r>
          <w:proofErr w:type="spellEnd"/>
          <w:r>
            <w:t>,</w:t>
          </w:r>
          <w:bookmarkEnd w:id="51"/>
          <w:r>
            <w:t xml:space="preserve"> </w:t>
          </w:r>
          <w:r w:rsidRPr="007C0DD1">
            <w:rPr>
              <w:i/>
            </w:rPr>
            <w:t xml:space="preserve">World Countries </w:t>
          </w:r>
          <w:proofErr w:type="spellStart"/>
          <w:r w:rsidRPr="007C0DD1">
            <w:rPr>
              <w:i/>
            </w:rPr>
            <w:t>Hierarchy</w:t>
          </w:r>
          <w:proofErr w:type="spellEnd"/>
          <w:r w:rsidRPr="007C0DD1">
            <w:rPr>
              <w:i/>
            </w:rPr>
            <w:t xml:space="preserve">, </w:t>
          </w:r>
          <w:r w:rsidRPr="007C0DD1">
            <w:t xml:space="preserve">https://gist.github.com/curran/1dd7ab046a4ed32380b21e81a38447aa/, </w:t>
          </w:r>
          <w:r w:rsidRPr="007C0DD1">
            <w:rPr>
              <w:b/>
            </w:rPr>
            <w:t>2015</w:t>
          </w:r>
          <w:r w:rsidRPr="007C0DD1">
            <w:t>.</w:t>
          </w:r>
        </w:p>
        <w:p w14:paraId="1CB665BB" w14:textId="77777777" w:rsidR="007C0DD1" w:rsidRDefault="007C0DD1" w:rsidP="007C0DD1">
          <w:pPr>
            <w:pStyle w:val="CitaviBibliographyEntry"/>
          </w:pPr>
          <w:r>
            <w:t>[14]</w:t>
          </w:r>
          <w:r>
            <w:tab/>
          </w:r>
          <w:bookmarkStart w:id="52" w:name="_CTVL001aae1fe33cb2a40e78e0da70d00b2eb43"/>
          <w:r>
            <w:t>M. Petrova,</w:t>
          </w:r>
          <w:bookmarkEnd w:id="52"/>
          <w:r>
            <w:t xml:space="preserve"> </w:t>
          </w:r>
          <w:r w:rsidRPr="007C0DD1">
            <w:rPr>
              <w:i/>
            </w:rPr>
            <w:t xml:space="preserve">Web-basierte dynamische Visualisierung klinischer Daten, </w:t>
          </w:r>
          <w:r w:rsidRPr="007C0DD1">
            <w:t xml:space="preserve">https://www.nm.informatik.uni-muenchen.de/common/pub/Fopras/petr02/PDF-Version/petr02.pdf, </w:t>
          </w:r>
          <w:r w:rsidRPr="007C0DD1">
            <w:rPr>
              <w:b/>
            </w:rPr>
            <w:t>2002</w:t>
          </w:r>
          <w:r w:rsidRPr="007C0DD1">
            <w:t>.</w:t>
          </w:r>
        </w:p>
        <w:p w14:paraId="43FF3624" w14:textId="75B61FD6" w:rsidR="004D03E1" w:rsidRDefault="007C0DD1" w:rsidP="007C0DD1">
          <w:pPr>
            <w:pStyle w:val="CitaviBibliographyEntry"/>
          </w:pPr>
          <w:r>
            <w:t>[15]</w:t>
          </w:r>
          <w:r>
            <w:tab/>
          </w:r>
          <w:bookmarkStart w:id="53" w:name="_CTVL0016f4df8312d3f4420976ab9a344f2f2a6"/>
          <w:r>
            <w:t>U. Fels,</w:t>
          </w:r>
          <w:bookmarkEnd w:id="53"/>
          <w:r>
            <w:t xml:space="preserve"> </w:t>
          </w:r>
          <w:r w:rsidRPr="007C0DD1">
            <w:rPr>
              <w:i/>
            </w:rPr>
            <w:t xml:space="preserve">Usability-Analyse des Programms </w:t>
          </w:r>
          <w:proofErr w:type="spellStart"/>
          <w:r w:rsidRPr="007C0DD1">
            <w:rPr>
              <w:i/>
            </w:rPr>
            <w:t>Animated</w:t>
          </w:r>
          <w:proofErr w:type="spellEnd"/>
          <w:r w:rsidRPr="007C0DD1">
            <w:rPr>
              <w:i/>
            </w:rPr>
            <w:t xml:space="preserve"> </w:t>
          </w:r>
          <w:proofErr w:type="spellStart"/>
          <w:r w:rsidRPr="007C0DD1">
            <w:rPr>
              <w:i/>
            </w:rPr>
            <w:t>Scatter</w:t>
          </w:r>
          <w:proofErr w:type="spellEnd"/>
          <w:r w:rsidRPr="007C0DD1">
            <w:rPr>
              <w:i/>
            </w:rPr>
            <w:t xml:space="preserve"> Plot, </w:t>
          </w:r>
          <w:r w:rsidRPr="007C0DD1">
            <w:t xml:space="preserve">https://repositum.tuwien.at/bitstream/20.500.12708/4082/2/Fels%20Ulrich%20-%202015%20-%20Usability%20Analyse%20des%20Programms%20Animated%20Scatter%20Plot.pdf, </w:t>
          </w:r>
          <w:r w:rsidRPr="007C0DD1">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4" w:name="_Toc80274865"/>
      <w:r>
        <w:lastRenderedPageBreak/>
        <w:t>Anhang</w:t>
      </w:r>
      <w:bookmarkEnd w:id="54"/>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A251F" w14:textId="77777777" w:rsidR="00824249" w:rsidRDefault="00824249" w:rsidP="00537FBC">
      <w:r>
        <w:separator/>
      </w:r>
    </w:p>
    <w:p w14:paraId="13AEEA56" w14:textId="77777777" w:rsidR="00824249" w:rsidRDefault="00824249" w:rsidP="00537FBC"/>
  </w:endnote>
  <w:endnote w:type="continuationSeparator" w:id="0">
    <w:p w14:paraId="6BAA69B4" w14:textId="77777777" w:rsidR="00824249" w:rsidRDefault="00824249" w:rsidP="00537FBC">
      <w:r>
        <w:continuationSeparator/>
      </w:r>
    </w:p>
    <w:p w14:paraId="03A61C80" w14:textId="77777777" w:rsidR="00824249" w:rsidRDefault="00824249" w:rsidP="00537FBC"/>
  </w:endnote>
  <w:endnote w:type="continuationNotice" w:id="1">
    <w:p w14:paraId="13901527" w14:textId="77777777" w:rsidR="00824249" w:rsidRDefault="0082424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7133A" w14:textId="77777777" w:rsidR="00824249" w:rsidRDefault="00824249" w:rsidP="00537FBC">
      <w:r>
        <w:separator/>
      </w:r>
    </w:p>
    <w:p w14:paraId="19B9768F" w14:textId="77777777" w:rsidR="00824249" w:rsidRDefault="00824249" w:rsidP="00537FBC"/>
  </w:footnote>
  <w:footnote w:type="continuationSeparator" w:id="0">
    <w:p w14:paraId="306CA70A" w14:textId="77777777" w:rsidR="00824249" w:rsidRDefault="00824249" w:rsidP="00537FBC">
      <w:r>
        <w:continuationSeparator/>
      </w:r>
    </w:p>
    <w:p w14:paraId="5350E9CC" w14:textId="77777777" w:rsidR="00824249" w:rsidRDefault="00824249" w:rsidP="00537FBC"/>
  </w:footnote>
  <w:footnote w:type="continuationNotice" w:id="1">
    <w:p w14:paraId="6A1A23CD" w14:textId="77777777" w:rsidR="00824249" w:rsidRDefault="0082424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60B0"/>
    <w:rsid w:val="00011034"/>
    <w:rsid w:val="0001178F"/>
    <w:rsid w:val="00013A2D"/>
    <w:rsid w:val="000149CA"/>
    <w:rsid w:val="00014FD2"/>
    <w:rsid w:val="00015214"/>
    <w:rsid w:val="00015C7B"/>
    <w:rsid w:val="00016142"/>
    <w:rsid w:val="000205E3"/>
    <w:rsid w:val="00022B30"/>
    <w:rsid w:val="00024B63"/>
    <w:rsid w:val="00025274"/>
    <w:rsid w:val="00026B0A"/>
    <w:rsid w:val="00026E8F"/>
    <w:rsid w:val="000312E0"/>
    <w:rsid w:val="000319D1"/>
    <w:rsid w:val="00032AEB"/>
    <w:rsid w:val="00035FD4"/>
    <w:rsid w:val="000405E2"/>
    <w:rsid w:val="000456F2"/>
    <w:rsid w:val="000457B2"/>
    <w:rsid w:val="00045B7D"/>
    <w:rsid w:val="0004649A"/>
    <w:rsid w:val="00053E5F"/>
    <w:rsid w:val="00054A6C"/>
    <w:rsid w:val="00055390"/>
    <w:rsid w:val="00055E97"/>
    <w:rsid w:val="00057D06"/>
    <w:rsid w:val="0006184F"/>
    <w:rsid w:val="000647C8"/>
    <w:rsid w:val="00064D0E"/>
    <w:rsid w:val="000706D8"/>
    <w:rsid w:val="0007156A"/>
    <w:rsid w:val="00072255"/>
    <w:rsid w:val="00072AD7"/>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D0FC9"/>
    <w:rsid w:val="000D3452"/>
    <w:rsid w:val="000D4365"/>
    <w:rsid w:val="000D46EA"/>
    <w:rsid w:val="000D506D"/>
    <w:rsid w:val="000D7692"/>
    <w:rsid w:val="000E1F0D"/>
    <w:rsid w:val="000E2FAA"/>
    <w:rsid w:val="000E51E1"/>
    <w:rsid w:val="000E6E9A"/>
    <w:rsid w:val="000E7635"/>
    <w:rsid w:val="000E7BE8"/>
    <w:rsid w:val="000F00EB"/>
    <w:rsid w:val="000F4661"/>
    <w:rsid w:val="000F4B80"/>
    <w:rsid w:val="000F52E1"/>
    <w:rsid w:val="000F55ED"/>
    <w:rsid w:val="00100BAB"/>
    <w:rsid w:val="00100C62"/>
    <w:rsid w:val="00102C75"/>
    <w:rsid w:val="00105B11"/>
    <w:rsid w:val="00107D58"/>
    <w:rsid w:val="001125E9"/>
    <w:rsid w:val="00112994"/>
    <w:rsid w:val="00112E42"/>
    <w:rsid w:val="00114860"/>
    <w:rsid w:val="001166B2"/>
    <w:rsid w:val="001209F6"/>
    <w:rsid w:val="00124777"/>
    <w:rsid w:val="0013174C"/>
    <w:rsid w:val="00133A30"/>
    <w:rsid w:val="00135A0C"/>
    <w:rsid w:val="00136098"/>
    <w:rsid w:val="00136832"/>
    <w:rsid w:val="001371D8"/>
    <w:rsid w:val="00137500"/>
    <w:rsid w:val="00142E46"/>
    <w:rsid w:val="0014447E"/>
    <w:rsid w:val="00144A06"/>
    <w:rsid w:val="00144E05"/>
    <w:rsid w:val="00145812"/>
    <w:rsid w:val="00147E18"/>
    <w:rsid w:val="00153096"/>
    <w:rsid w:val="00153762"/>
    <w:rsid w:val="00154094"/>
    <w:rsid w:val="00154714"/>
    <w:rsid w:val="001568FD"/>
    <w:rsid w:val="00157FE2"/>
    <w:rsid w:val="00160C8D"/>
    <w:rsid w:val="00161AC4"/>
    <w:rsid w:val="00162113"/>
    <w:rsid w:val="001659B4"/>
    <w:rsid w:val="0017049A"/>
    <w:rsid w:val="00173220"/>
    <w:rsid w:val="001734EE"/>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889"/>
    <w:rsid w:val="001A423A"/>
    <w:rsid w:val="001A522C"/>
    <w:rsid w:val="001A6C96"/>
    <w:rsid w:val="001A7F62"/>
    <w:rsid w:val="001B3D4D"/>
    <w:rsid w:val="001B5099"/>
    <w:rsid w:val="001B5CCD"/>
    <w:rsid w:val="001B5D68"/>
    <w:rsid w:val="001B6234"/>
    <w:rsid w:val="001C052C"/>
    <w:rsid w:val="001C15CB"/>
    <w:rsid w:val="001C221F"/>
    <w:rsid w:val="001C2DAB"/>
    <w:rsid w:val="001C387D"/>
    <w:rsid w:val="001C4BCD"/>
    <w:rsid w:val="001C5DC3"/>
    <w:rsid w:val="001C6E03"/>
    <w:rsid w:val="001C73C6"/>
    <w:rsid w:val="001D6CD3"/>
    <w:rsid w:val="001E0B03"/>
    <w:rsid w:val="001E1E1F"/>
    <w:rsid w:val="001E2839"/>
    <w:rsid w:val="001E5FB9"/>
    <w:rsid w:val="001E7B78"/>
    <w:rsid w:val="001E7F7D"/>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62B5"/>
    <w:rsid w:val="00216789"/>
    <w:rsid w:val="002201A1"/>
    <w:rsid w:val="002205CC"/>
    <w:rsid w:val="00224237"/>
    <w:rsid w:val="00225B89"/>
    <w:rsid w:val="00226D0D"/>
    <w:rsid w:val="00227850"/>
    <w:rsid w:val="00227DC0"/>
    <w:rsid w:val="00232784"/>
    <w:rsid w:val="00235463"/>
    <w:rsid w:val="002378A2"/>
    <w:rsid w:val="0024212A"/>
    <w:rsid w:val="00242A6A"/>
    <w:rsid w:val="002467D3"/>
    <w:rsid w:val="00247532"/>
    <w:rsid w:val="00247E97"/>
    <w:rsid w:val="00250EBF"/>
    <w:rsid w:val="00250F01"/>
    <w:rsid w:val="0025379B"/>
    <w:rsid w:val="002543BD"/>
    <w:rsid w:val="00263D3B"/>
    <w:rsid w:val="002658C6"/>
    <w:rsid w:val="00265FB9"/>
    <w:rsid w:val="0027056E"/>
    <w:rsid w:val="00271846"/>
    <w:rsid w:val="00271B55"/>
    <w:rsid w:val="002742DD"/>
    <w:rsid w:val="0027463C"/>
    <w:rsid w:val="002762A4"/>
    <w:rsid w:val="0027661B"/>
    <w:rsid w:val="0028129F"/>
    <w:rsid w:val="00294673"/>
    <w:rsid w:val="002A1E04"/>
    <w:rsid w:val="002A53CF"/>
    <w:rsid w:val="002A61A9"/>
    <w:rsid w:val="002A7320"/>
    <w:rsid w:val="002B0ECA"/>
    <w:rsid w:val="002B1609"/>
    <w:rsid w:val="002B2B00"/>
    <w:rsid w:val="002B317D"/>
    <w:rsid w:val="002B74FD"/>
    <w:rsid w:val="002B75A4"/>
    <w:rsid w:val="002C4271"/>
    <w:rsid w:val="002C45A3"/>
    <w:rsid w:val="002C53E4"/>
    <w:rsid w:val="002C6D00"/>
    <w:rsid w:val="002C7322"/>
    <w:rsid w:val="002D1561"/>
    <w:rsid w:val="002D22F6"/>
    <w:rsid w:val="002D2B75"/>
    <w:rsid w:val="002D66FB"/>
    <w:rsid w:val="002E2B03"/>
    <w:rsid w:val="002E433B"/>
    <w:rsid w:val="002E68D2"/>
    <w:rsid w:val="002E73F1"/>
    <w:rsid w:val="002F0BFE"/>
    <w:rsid w:val="002F2562"/>
    <w:rsid w:val="002F43A0"/>
    <w:rsid w:val="002F44CC"/>
    <w:rsid w:val="002F5133"/>
    <w:rsid w:val="002F56E1"/>
    <w:rsid w:val="002F65FA"/>
    <w:rsid w:val="002F7CAA"/>
    <w:rsid w:val="002F7FE3"/>
    <w:rsid w:val="003013C9"/>
    <w:rsid w:val="0030171C"/>
    <w:rsid w:val="003038AC"/>
    <w:rsid w:val="003049CB"/>
    <w:rsid w:val="00315C6F"/>
    <w:rsid w:val="00315DCE"/>
    <w:rsid w:val="0031672F"/>
    <w:rsid w:val="00321A5D"/>
    <w:rsid w:val="00321EB1"/>
    <w:rsid w:val="00321F80"/>
    <w:rsid w:val="003229A5"/>
    <w:rsid w:val="003256B8"/>
    <w:rsid w:val="0032757A"/>
    <w:rsid w:val="00327A32"/>
    <w:rsid w:val="003423A5"/>
    <w:rsid w:val="00342505"/>
    <w:rsid w:val="00342BEC"/>
    <w:rsid w:val="00342E0C"/>
    <w:rsid w:val="0034344C"/>
    <w:rsid w:val="00343E42"/>
    <w:rsid w:val="00351BA2"/>
    <w:rsid w:val="00352DB3"/>
    <w:rsid w:val="00353A3F"/>
    <w:rsid w:val="003556FF"/>
    <w:rsid w:val="0036192D"/>
    <w:rsid w:val="0036197C"/>
    <w:rsid w:val="0036578C"/>
    <w:rsid w:val="003767FB"/>
    <w:rsid w:val="00376CE0"/>
    <w:rsid w:val="00377001"/>
    <w:rsid w:val="00377ED7"/>
    <w:rsid w:val="0038125F"/>
    <w:rsid w:val="00381FED"/>
    <w:rsid w:val="00382428"/>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B67"/>
    <w:rsid w:val="003D6A35"/>
    <w:rsid w:val="003E0CA3"/>
    <w:rsid w:val="003E48C3"/>
    <w:rsid w:val="003E657C"/>
    <w:rsid w:val="003F6898"/>
    <w:rsid w:val="00402089"/>
    <w:rsid w:val="00403527"/>
    <w:rsid w:val="00404EFD"/>
    <w:rsid w:val="004101A8"/>
    <w:rsid w:val="004125C3"/>
    <w:rsid w:val="00417E8E"/>
    <w:rsid w:val="00420EFB"/>
    <w:rsid w:val="004230D6"/>
    <w:rsid w:val="004245B5"/>
    <w:rsid w:val="004252BA"/>
    <w:rsid w:val="004278E4"/>
    <w:rsid w:val="004304B9"/>
    <w:rsid w:val="0043242B"/>
    <w:rsid w:val="00432C7F"/>
    <w:rsid w:val="0043330F"/>
    <w:rsid w:val="004346E2"/>
    <w:rsid w:val="00434FED"/>
    <w:rsid w:val="004368C3"/>
    <w:rsid w:val="0044712D"/>
    <w:rsid w:val="00450D10"/>
    <w:rsid w:val="004519A3"/>
    <w:rsid w:val="00454365"/>
    <w:rsid w:val="0045457D"/>
    <w:rsid w:val="00456BE8"/>
    <w:rsid w:val="00462FAD"/>
    <w:rsid w:val="00466741"/>
    <w:rsid w:val="00466C80"/>
    <w:rsid w:val="00472A57"/>
    <w:rsid w:val="00474819"/>
    <w:rsid w:val="00477941"/>
    <w:rsid w:val="00480543"/>
    <w:rsid w:val="00484454"/>
    <w:rsid w:val="00485364"/>
    <w:rsid w:val="00486985"/>
    <w:rsid w:val="004908DE"/>
    <w:rsid w:val="00491D7D"/>
    <w:rsid w:val="004938D4"/>
    <w:rsid w:val="00495337"/>
    <w:rsid w:val="004965C5"/>
    <w:rsid w:val="00497CE6"/>
    <w:rsid w:val="004A119D"/>
    <w:rsid w:val="004A1C83"/>
    <w:rsid w:val="004A2615"/>
    <w:rsid w:val="004A3313"/>
    <w:rsid w:val="004A3E17"/>
    <w:rsid w:val="004A687F"/>
    <w:rsid w:val="004A6D18"/>
    <w:rsid w:val="004B21D3"/>
    <w:rsid w:val="004B2370"/>
    <w:rsid w:val="004B3303"/>
    <w:rsid w:val="004B5954"/>
    <w:rsid w:val="004B5EBE"/>
    <w:rsid w:val="004B75A0"/>
    <w:rsid w:val="004C3C1A"/>
    <w:rsid w:val="004C677A"/>
    <w:rsid w:val="004C7759"/>
    <w:rsid w:val="004D03E1"/>
    <w:rsid w:val="004D1007"/>
    <w:rsid w:val="004D1827"/>
    <w:rsid w:val="004D2A1B"/>
    <w:rsid w:val="004D4B9C"/>
    <w:rsid w:val="004D511E"/>
    <w:rsid w:val="004D631D"/>
    <w:rsid w:val="004D6709"/>
    <w:rsid w:val="004E0A65"/>
    <w:rsid w:val="004E3487"/>
    <w:rsid w:val="004E3927"/>
    <w:rsid w:val="004E5136"/>
    <w:rsid w:val="004F3462"/>
    <w:rsid w:val="004F437C"/>
    <w:rsid w:val="004F439A"/>
    <w:rsid w:val="004F5CE1"/>
    <w:rsid w:val="005001B3"/>
    <w:rsid w:val="005029BC"/>
    <w:rsid w:val="005036D2"/>
    <w:rsid w:val="005078EF"/>
    <w:rsid w:val="00510830"/>
    <w:rsid w:val="005147F5"/>
    <w:rsid w:val="005164B9"/>
    <w:rsid w:val="00520BCC"/>
    <w:rsid w:val="00521A6B"/>
    <w:rsid w:val="00521BD8"/>
    <w:rsid w:val="005241C5"/>
    <w:rsid w:val="00531DFF"/>
    <w:rsid w:val="00531FFE"/>
    <w:rsid w:val="005358E1"/>
    <w:rsid w:val="00537FBC"/>
    <w:rsid w:val="0054059F"/>
    <w:rsid w:val="0054306E"/>
    <w:rsid w:val="0054384E"/>
    <w:rsid w:val="00546623"/>
    <w:rsid w:val="00547F36"/>
    <w:rsid w:val="00551357"/>
    <w:rsid w:val="00555B68"/>
    <w:rsid w:val="00555EC7"/>
    <w:rsid w:val="005613DA"/>
    <w:rsid w:val="00561D3C"/>
    <w:rsid w:val="00564504"/>
    <w:rsid w:val="00567EB0"/>
    <w:rsid w:val="0057008E"/>
    <w:rsid w:val="005722BF"/>
    <w:rsid w:val="00575F7D"/>
    <w:rsid w:val="00576879"/>
    <w:rsid w:val="005856E4"/>
    <w:rsid w:val="005868D7"/>
    <w:rsid w:val="0058775F"/>
    <w:rsid w:val="0059369C"/>
    <w:rsid w:val="005944A6"/>
    <w:rsid w:val="00597615"/>
    <w:rsid w:val="005A0AD7"/>
    <w:rsid w:val="005A3644"/>
    <w:rsid w:val="005A3763"/>
    <w:rsid w:val="005A3F90"/>
    <w:rsid w:val="005A5B25"/>
    <w:rsid w:val="005B4A9C"/>
    <w:rsid w:val="005B5A5B"/>
    <w:rsid w:val="005B6EAB"/>
    <w:rsid w:val="005C175E"/>
    <w:rsid w:val="005C31BA"/>
    <w:rsid w:val="005C34A5"/>
    <w:rsid w:val="005C4645"/>
    <w:rsid w:val="005C50F9"/>
    <w:rsid w:val="005C607B"/>
    <w:rsid w:val="005C678C"/>
    <w:rsid w:val="005C7B94"/>
    <w:rsid w:val="005D170D"/>
    <w:rsid w:val="005D34E2"/>
    <w:rsid w:val="005D4EE7"/>
    <w:rsid w:val="005D5DF6"/>
    <w:rsid w:val="005D7C28"/>
    <w:rsid w:val="005E19D8"/>
    <w:rsid w:val="005E20C2"/>
    <w:rsid w:val="005E248E"/>
    <w:rsid w:val="005E3C6B"/>
    <w:rsid w:val="005E4593"/>
    <w:rsid w:val="005E5910"/>
    <w:rsid w:val="005F602B"/>
    <w:rsid w:val="005F68A4"/>
    <w:rsid w:val="005F6C93"/>
    <w:rsid w:val="005F79E3"/>
    <w:rsid w:val="00601F07"/>
    <w:rsid w:val="00602C81"/>
    <w:rsid w:val="00603AD1"/>
    <w:rsid w:val="006048AB"/>
    <w:rsid w:val="00604A94"/>
    <w:rsid w:val="00604D8C"/>
    <w:rsid w:val="006071C0"/>
    <w:rsid w:val="006073F9"/>
    <w:rsid w:val="00607BD6"/>
    <w:rsid w:val="00610140"/>
    <w:rsid w:val="006123C4"/>
    <w:rsid w:val="00613320"/>
    <w:rsid w:val="006134CB"/>
    <w:rsid w:val="00613984"/>
    <w:rsid w:val="00617139"/>
    <w:rsid w:val="0062246A"/>
    <w:rsid w:val="00625008"/>
    <w:rsid w:val="00625221"/>
    <w:rsid w:val="00631FED"/>
    <w:rsid w:val="006400D7"/>
    <w:rsid w:val="00641A0B"/>
    <w:rsid w:val="00641C86"/>
    <w:rsid w:val="00642023"/>
    <w:rsid w:val="00643664"/>
    <w:rsid w:val="006463DA"/>
    <w:rsid w:val="00650772"/>
    <w:rsid w:val="006507B0"/>
    <w:rsid w:val="00656F12"/>
    <w:rsid w:val="006635EE"/>
    <w:rsid w:val="00663725"/>
    <w:rsid w:val="006662A6"/>
    <w:rsid w:val="006706C3"/>
    <w:rsid w:val="00670E84"/>
    <w:rsid w:val="0067120D"/>
    <w:rsid w:val="00671262"/>
    <w:rsid w:val="006714ED"/>
    <w:rsid w:val="006722A0"/>
    <w:rsid w:val="00675484"/>
    <w:rsid w:val="00680CD2"/>
    <w:rsid w:val="00682F6A"/>
    <w:rsid w:val="00685A3F"/>
    <w:rsid w:val="00685D9E"/>
    <w:rsid w:val="0068633D"/>
    <w:rsid w:val="0068761B"/>
    <w:rsid w:val="0069050B"/>
    <w:rsid w:val="00691019"/>
    <w:rsid w:val="00693232"/>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C1565"/>
    <w:rsid w:val="006C29AD"/>
    <w:rsid w:val="006C6F16"/>
    <w:rsid w:val="006C74AB"/>
    <w:rsid w:val="006D3649"/>
    <w:rsid w:val="006D422B"/>
    <w:rsid w:val="006D42DE"/>
    <w:rsid w:val="006D4B24"/>
    <w:rsid w:val="006D4FCE"/>
    <w:rsid w:val="006D78B0"/>
    <w:rsid w:val="006E1C9A"/>
    <w:rsid w:val="006E3B79"/>
    <w:rsid w:val="006E3F9B"/>
    <w:rsid w:val="006E4CEB"/>
    <w:rsid w:val="006E7B5E"/>
    <w:rsid w:val="006F1022"/>
    <w:rsid w:val="006F228E"/>
    <w:rsid w:val="006F296F"/>
    <w:rsid w:val="006F366D"/>
    <w:rsid w:val="006F57D7"/>
    <w:rsid w:val="006F58CF"/>
    <w:rsid w:val="00703B40"/>
    <w:rsid w:val="00706044"/>
    <w:rsid w:val="0070775F"/>
    <w:rsid w:val="007107B8"/>
    <w:rsid w:val="00711273"/>
    <w:rsid w:val="007112E0"/>
    <w:rsid w:val="007118D0"/>
    <w:rsid w:val="00714BA2"/>
    <w:rsid w:val="007174AB"/>
    <w:rsid w:val="00720200"/>
    <w:rsid w:val="00723879"/>
    <w:rsid w:val="0072447D"/>
    <w:rsid w:val="00726478"/>
    <w:rsid w:val="00730819"/>
    <w:rsid w:val="007333AF"/>
    <w:rsid w:val="0074075F"/>
    <w:rsid w:val="00746E16"/>
    <w:rsid w:val="007470E3"/>
    <w:rsid w:val="00751668"/>
    <w:rsid w:val="00753802"/>
    <w:rsid w:val="007562E6"/>
    <w:rsid w:val="00757094"/>
    <w:rsid w:val="0076328B"/>
    <w:rsid w:val="0076350F"/>
    <w:rsid w:val="00766BC0"/>
    <w:rsid w:val="00770C57"/>
    <w:rsid w:val="0077176F"/>
    <w:rsid w:val="00773305"/>
    <w:rsid w:val="00773518"/>
    <w:rsid w:val="00773A42"/>
    <w:rsid w:val="0077404E"/>
    <w:rsid w:val="00775604"/>
    <w:rsid w:val="007802C2"/>
    <w:rsid w:val="007818F1"/>
    <w:rsid w:val="007833E2"/>
    <w:rsid w:val="007834B3"/>
    <w:rsid w:val="00783F22"/>
    <w:rsid w:val="0079027C"/>
    <w:rsid w:val="007909A9"/>
    <w:rsid w:val="00790CAA"/>
    <w:rsid w:val="00792548"/>
    <w:rsid w:val="00792911"/>
    <w:rsid w:val="007930D3"/>
    <w:rsid w:val="0079322C"/>
    <w:rsid w:val="007A3D3B"/>
    <w:rsid w:val="007A6428"/>
    <w:rsid w:val="007A66FB"/>
    <w:rsid w:val="007B1754"/>
    <w:rsid w:val="007B1969"/>
    <w:rsid w:val="007B1F52"/>
    <w:rsid w:val="007B4903"/>
    <w:rsid w:val="007B6F1B"/>
    <w:rsid w:val="007C0DD1"/>
    <w:rsid w:val="007C14C5"/>
    <w:rsid w:val="007C2778"/>
    <w:rsid w:val="007C3926"/>
    <w:rsid w:val="007C5E58"/>
    <w:rsid w:val="007C7A88"/>
    <w:rsid w:val="007C7D8B"/>
    <w:rsid w:val="007D4EC8"/>
    <w:rsid w:val="007D5583"/>
    <w:rsid w:val="007D65F7"/>
    <w:rsid w:val="007E075C"/>
    <w:rsid w:val="007E6B45"/>
    <w:rsid w:val="007E7857"/>
    <w:rsid w:val="007E78D6"/>
    <w:rsid w:val="007F1624"/>
    <w:rsid w:val="008018F6"/>
    <w:rsid w:val="008033C4"/>
    <w:rsid w:val="00803BD7"/>
    <w:rsid w:val="00806EF0"/>
    <w:rsid w:val="00807763"/>
    <w:rsid w:val="008202F5"/>
    <w:rsid w:val="008218B4"/>
    <w:rsid w:val="008225DC"/>
    <w:rsid w:val="008239A0"/>
    <w:rsid w:val="00823F5C"/>
    <w:rsid w:val="00824249"/>
    <w:rsid w:val="00824EBC"/>
    <w:rsid w:val="008254EF"/>
    <w:rsid w:val="00827B1A"/>
    <w:rsid w:val="008310C6"/>
    <w:rsid w:val="00832098"/>
    <w:rsid w:val="00834BA0"/>
    <w:rsid w:val="0083628C"/>
    <w:rsid w:val="00837B88"/>
    <w:rsid w:val="00842032"/>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DFA"/>
    <w:rsid w:val="0089759F"/>
    <w:rsid w:val="008A2E51"/>
    <w:rsid w:val="008A32A8"/>
    <w:rsid w:val="008A4AE0"/>
    <w:rsid w:val="008A58B0"/>
    <w:rsid w:val="008A605C"/>
    <w:rsid w:val="008A7F89"/>
    <w:rsid w:val="008B05DF"/>
    <w:rsid w:val="008B2DE4"/>
    <w:rsid w:val="008B7ECC"/>
    <w:rsid w:val="008C1750"/>
    <w:rsid w:val="008C3409"/>
    <w:rsid w:val="008C3772"/>
    <w:rsid w:val="008C519E"/>
    <w:rsid w:val="008C53CC"/>
    <w:rsid w:val="008D217E"/>
    <w:rsid w:val="008D22D0"/>
    <w:rsid w:val="008D2BE8"/>
    <w:rsid w:val="008D4491"/>
    <w:rsid w:val="008D4BEB"/>
    <w:rsid w:val="008D5147"/>
    <w:rsid w:val="008D6AA7"/>
    <w:rsid w:val="008D7383"/>
    <w:rsid w:val="008E29DF"/>
    <w:rsid w:val="008E2EA9"/>
    <w:rsid w:val="008E499A"/>
    <w:rsid w:val="008E4AA4"/>
    <w:rsid w:val="008F1476"/>
    <w:rsid w:val="008F41D5"/>
    <w:rsid w:val="008F593C"/>
    <w:rsid w:val="008F7E87"/>
    <w:rsid w:val="00900BA8"/>
    <w:rsid w:val="00901490"/>
    <w:rsid w:val="009024D1"/>
    <w:rsid w:val="00907B61"/>
    <w:rsid w:val="009105CC"/>
    <w:rsid w:val="00910A73"/>
    <w:rsid w:val="00914C62"/>
    <w:rsid w:val="00920061"/>
    <w:rsid w:val="009200FA"/>
    <w:rsid w:val="0092015B"/>
    <w:rsid w:val="00921592"/>
    <w:rsid w:val="00934FAE"/>
    <w:rsid w:val="00940C6A"/>
    <w:rsid w:val="00942A4E"/>
    <w:rsid w:val="00945D42"/>
    <w:rsid w:val="0094712C"/>
    <w:rsid w:val="00950086"/>
    <w:rsid w:val="009536E9"/>
    <w:rsid w:val="00953A9F"/>
    <w:rsid w:val="00955518"/>
    <w:rsid w:val="009566A5"/>
    <w:rsid w:val="00957E1F"/>
    <w:rsid w:val="00960F5A"/>
    <w:rsid w:val="00962032"/>
    <w:rsid w:val="009647F5"/>
    <w:rsid w:val="00966DC0"/>
    <w:rsid w:val="009746C6"/>
    <w:rsid w:val="009746FA"/>
    <w:rsid w:val="00977878"/>
    <w:rsid w:val="009813A3"/>
    <w:rsid w:val="009852CC"/>
    <w:rsid w:val="00985D79"/>
    <w:rsid w:val="00985FF2"/>
    <w:rsid w:val="00986ABF"/>
    <w:rsid w:val="00986C15"/>
    <w:rsid w:val="0099095A"/>
    <w:rsid w:val="009915B9"/>
    <w:rsid w:val="00991D39"/>
    <w:rsid w:val="00993AFE"/>
    <w:rsid w:val="00997FE8"/>
    <w:rsid w:val="009A088F"/>
    <w:rsid w:val="009A3BE3"/>
    <w:rsid w:val="009A4210"/>
    <w:rsid w:val="009A5BBB"/>
    <w:rsid w:val="009B0A39"/>
    <w:rsid w:val="009B2478"/>
    <w:rsid w:val="009B4D10"/>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7C5C"/>
    <w:rsid w:val="00A213AC"/>
    <w:rsid w:val="00A21FD0"/>
    <w:rsid w:val="00A25BB1"/>
    <w:rsid w:val="00A274B2"/>
    <w:rsid w:val="00A275B4"/>
    <w:rsid w:val="00A31DB5"/>
    <w:rsid w:val="00A31E0E"/>
    <w:rsid w:val="00A32A54"/>
    <w:rsid w:val="00A34A7B"/>
    <w:rsid w:val="00A50D41"/>
    <w:rsid w:val="00A51482"/>
    <w:rsid w:val="00A52610"/>
    <w:rsid w:val="00A52F50"/>
    <w:rsid w:val="00A60CEA"/>
    <w:rsid w:val="00A62989"/>
    <w:rsid w:val="00A654AB"/>
    <w:rsid w:val="00A65640"/>
    <w:rsid w:val="00A65A8B"/>
    <w:rsid w:val="00A702E8"/>
    <w:rsid w:val="00A718CD"/>
    <w:rsid w:val="00A723D1"/>
    <w:rsid w:val="00A73D3C"/>
    <w:rsid w:val="00A75C5F"/>
    <w:rsid w:val="00A779E3"/>
    <w:rsid w:val="00A8554F"/>
    <w:rsid w:val="00A872CA"/>
    <w:rsid w:val="00A9168F"/>
    <w:rsid w:val="00A9576F"/>
    <w:rsid w:val="00A95993"/>
    <w:rsid w:val="00A961A7"/>
    <w:rsid w:val="00A96333"/>
    <w:rsid w:val="00AA0FBE"/>
    <w:rsid w:val="00AA11F7"/>
    <w:rsid w:val="00AA5AB8"/>
    <w:rsid w:val="00AB58E5"/>
    <w:rsid w:val="00AB5D01"/>
    <w:rsid w:val="00AC3ACF"/>
    <w:rsid w:val="00AC4212"/>
    <w:rsid w:val="00AC47BD"/>
    <w:rsid w:val="00AC6592"/>
    <w:rsid w:val="00AC7D83"/>
    <w:rsid w:val="00AD1547"/>
    <w:rsid w:val="00AD28E2"/>
    <w:rsid w:val="00AD3BC9"/>
    <w:rsid w:val="00AD46CB"/>
    <w:rsid w:val="00AD4A11"/>
    <w:rsid w:val="00AD5735"/>
    <w:rsid w:val="00AD7B43"/>
    <w:rsid w:val="00AE14E3"/>
    <w:rsid w:val="00AE172D"/>
    <w:rsid w:val="00AE5D52"/>
    <w:rsid w:val="00AE6B45"/>
    <w:rsid w:val="00AE6C31"/>
    <w:rsid w:val="00AE71CE"/>
    <w:rsid w:val="00AF104E"/>
    <w:rsid w:val="00AF1FFB"/>
    <w:rsid w:val="00AF4C52"/>
    <w:rsid w:val="00AF4DBA"/>
    <w:rsid w:val="00AF4EF6"/>
    <w:rsid w:val="00AF5DFE"/>
    <w:rsid w:val="00B00E53"/>
    <w:rsid w:val="00B0169D"/>
    <w:rsid w:val="00B0197F"/>
    <w:rsid w:val="00B01D0B"/>
    <w:rsid w:val="00B036A5"/>
    <w:rsid w:val="00B037AE"/>
    <w:rsid w:val="00B03CD2"/>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4052D"/>
    <w:rsid w:val="00B417E1"/>
    <w:rsid w:val="00B428AB"/>
    <w:rsid w:val="00B42E86"/>
    <w:rsid w:val="00B434FD"/>
    <w:rsid w:val="00B44455"/>
    <w:rsid w:val="00B46A77"/>
    <w:rsid w:val="00B47C78"/>
    <w:rsid w:val="00B5223B"/>
    <w:rsid w:val="00B53C34"/>
    <w:rsid w:val="00B56807"/>
    <w:rsid w:val="00B56EF3"/>
    <w:rsid w:val="00B57A1B"/>
    <w:rsid w:val="00B602AC"/>
    <w:rsid w:val="00B60BFF"/>
    <w:rsid w:val="00B61688"/>
    <w:rsid w:val="00B617E4"/>
    <w:rsid w:val="00B66547"/>
    <w:rsid w:val="00B71716"/>
    <w:rsid w:val="00B74FA4"/>
    <w:rsid w:val="00B77DCC"/>
    <w:rsid w:val="00B80F07"/>
    <w:rsid w:val="00B82B58"/>
    <w:rsid w:val="00B83701"/>
    <w:rsid w:val="00B907CC"/>
    <w:rsid w:val="00B954E8"/>
    <w:rsid w:val="00B95F50"/>
    <w:rsid w:val="00B976BB"/>
    <w:rsid w:val="00BA2A74"/>
    <w:rsid w:val="00BA403B"/>
    <w:rsid w:val="00BB0C20"/>
    <w:rsid w:val="00BB15E1"/>
    <w:rsid w:val="00BB54E2"/>
    <w:rsid w:val="00BB7F53"/>
    <w:rsid w:val="00BC01EF"/>
    <w:rsid w:val="00BC2C6C"/>
    <w:rsid w:val="00BC2E5B"/>
    <w:rsid w:val="00BC2F61"/>
    <w:rsid w:val="00BC335F"/>
    <w:rsid w:val="00BC455D"/>
    <w:rsid w:val="00BD43AC"/>
    <w:rsid w:val="00BD485E"/>
    <w:rsid w:val="00BD5181"/>
    <w:rsid w:val="00BD5D31"/>
    <w:rsid w:val="00BE0523"/>
    <w:rsid w:val="00BE196A"/>
    <w:rsid w:val="00BE37B3"/>
    <w:rsid w:val="00BE59CD"/>
    <w:rsid w:val="00BE698D"/>
    <w:rsid w:val="00BE78B8"/>
    <w:rsid w:val="00BF00F8"/>
    <w:rsid w:val="00BF09D7"/>
    <w:rsid w:val="00BF220C"/>
    <w:rsid w:val="00BF23F2"/>
    <w:rsid w:val="00BF25F5"/>
    <w:rsid w:val="00BF3C1D"/>
    <w:rsid w:val="00BF4149"/>
    <w:rsid w:val="00BF4B79"/>
    <w:rsid w:val="00BF52B1"/>
    <w:rsid w:val="00BF5CFF"/>
    <w:rsid w:val="00BF69A0"/>
    <w:rsid w:val="00C00CE9"/>
    <w:rsid w:val="00C01E8B"/>
    <w:rsid w:val="00C020B9"/>
    <w:rsid w:val="00C0791B"/>
    <w:rsid w:val="00C101E9"/>
    <w:rsid w:val="00C123BF"/>
    <w:rsid w:val="00C138E4"/>
    <w:rsid w:val="00C15DA4"/>
    <w:rsid w:val="00C21B16"/>
    <w:rsid w:val="00C22A87"/>
    <w:rsid w:val="00C22EC8"/>
    <w:rsid w:val="00C22F31"/>
    <w:rsid w:val="00C243E6"/>
    <w:rsid w:val="00C27766"/>
    <w:rsid w:val="00C329E4"/>
    <w:rsid w:val="00C32A31"/>
    <w:rsid w:val="00C33DA8"/>
    <w:rsid w:val="00C34488"/>
    <w:rsid w:val="00C36E0E"/>
    <w:rsid w:val="00C406F8"/>
    <w:rsid w:val="00C42A22"/>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8FD"/>
    <w:rsid w:val="00C739E1"/>
    <w:rsid w:val="00C74429"/>
    <w:rsid w:val="00C765F9"/>
    <w:rsid w:val="00C76BB2"/>
    <w:rsid w:val="00C76E08"/>
    <w:rsid w:val="00C81719"/>
    <w:rsid w:val="00C81A9E"/>
    <w:rsid w:val="00C826B0"/>
    <w:rsid w:val="00C82767"/>
    <w:rsid w:val="00C90547"/>
    <w:rsid w:val="00C9174A"/>
    <w:rsid w:val="00C949EE"/>
    <w:rsid w:val="00C968AB"/>
    <w:rsid w:val="00CA05A2"/>
    <w:rsid w:val="00CA1ABA"/>
    <w:rsid w:val="00CA21B3"/>
    <w:rsid w:val="00CA40A4"/>
    <w:rsid w:val="00CA7BEB"/>
    <w:rsid w:val="00CB027B"/>
    <w:rsid w:val="00CB2EDD"/>
    <w:rsid w:val="00CB39E0"/>
    <w:rsid w:val="00CB77AB"/>
    <w:rsid w:val="00CB7E19"/>
    <w:rsid w:val="00CC1F47"/>
    <w:rsid w:val="00CC2825"/>
    <w:rsid w:val="00CC4A2B"/>
    <w:rsid w:val="00CC5317"/>
    <w:rsid w:val="00CC58BB"/>
    <w:rsid w:val="00CC6B2C"/>
    <w:rsid w:val="00CD4295"/>
    <w:rsid w:val="00CD459D"/>
    <w:rsid w:val="00CD5EF3"/>
    <w:rsid w:val="00CE2CC3"/>
    <w:rsid w:val="00CE534E"/>
    <w:rsid w:val="00CE6EF7"/>
    <w:rsid w:val="00CE76AF"/>
    <w:rsid w:val="00CE7CF0"/>
    <w:rsid w:val="00CF11B1"/>
    <w:rsid w:val="00CF30E6"/>
    <w:rsid w:val="00CF5FAB"/>
    <w:rsid w:val="00CF5FEC"/>
    <w:rsid w:val="00D017E5"/>
    <w:rsid w:val="00D01BDB"/>
    <w:rsid w:val="00D01C83"/>
    <w:rsid w:val="00D01E96"/>
    <w:rsid w:val="00D05033"/>
    <w:rsid w:val="00D07480"/>
    <w:rsid w:val="00D11AAA"/>
    <w:rsid w:val="00D15447"/>
    <w:rsid w:val="00D17178"/>
    <w:rsid w:val="00D22191"/>
    <w:rsid w:val="00D227BA"/>
    <w:rsid w:val="00D25063"/>
    <w:rsid w:val="00D27695"/>
    <w:rsid w:val="00D36048"/>
    <w:rsid w:val="00D3683E"/>
    <w:rsid w:val="00D370AE"/>
    <w:rsid w:val="00D40FCE"/>
    <w:rsid w:val="00D410B2"/>
    <w:rsid w:val="00D430EF"/>
    <w:rsid w:val="00D44686"/>
    <w:rsid w:val="00D45F4B"/>
    <w:rsid w:val="00D45FE2"/>
    <w:rsid w:val="00D468F6"/>
    <w:rsid w:val="00D5007D"/>
    <w:rsid w:val="00D50C6A"/>
    <w:rsid w:val="00D52BD7"/>
    <w:rsid w:val="00D54CFD"/>
    <w:rsid w:val="00D60191"/>
    <w:rsid w:val="00D60800"/>
    <w:rsid w:val="00D6679A"/>
    <w:rsid w:val="00D715BE"/>
    <w:rsid w:val="00D75282"/>
    <w:rsid w:val="00D75E81"/>
    <w:rsid w:val="00D772A2"/>
    <w:rsid w:val="00D77B8F"/>
    <w:rsid w:val="00D81B40"/>
    <w:rsid w:val="00D82060"/>
    <w:rsid w:val="00D90BD2"/>
    <w:rsid w:val="00D91E62"/>
    <w:rsid w:val="00D94AFB"/>
    <w:rsid w:val="00DA317A"/>
    <w:rsid w:val="00DA5885"/>
    <w:rsid w:val="00DB2942"/>
    <w:rsid w:val="00DB3AA6"/>
    <w:rsid w:val="00DB4756"/>
    <w:rsid w:val="00DC02D4"/>
    <w:rsid w:val="00DC0498"/>
    <w:rsid w:val="00DC21E2"/>
    <w:rsid w:val="00DC34E9"/>
    <w:rsid w:val="00DC5144"/>
    <w:rsid w:val="00DC55E8"/>
    <w:rsid w:val="00DD1814"/>
    <w:rsid w:val="00DD270F"/>
    <w:rsid w:val="00DD6EAF"/>
    <w:rsid w:val="00DE156D"/>
    <w:rsid w:val="00DE1B1B"/>
    <w:rsid w:val="00DE41D8"/>
    <w:rsid w:val="00DE6473"/>
    <w:rsid w:val="00DF0069"/>
    <w:rsid w:val="00DF1342"/>
    <w:rsid w:val="00DF30B6"/>
    <w:rsid w:val="00DF4917"/>
    <w:rsid w:val="00DF6B6A"/>
    <w:rsid w:val="00DF7169"/>
    <w:rsid w:val="00DF7CA7"/>
    <w:rsid w:val="00E01208"/>
    <w:rsid w:val="00E01F05"/>
    <w:rsid w:val="00E049B4"/>
    <w:rsid w:val="00E05179"/>
    <w:rsid w:val="00E055E5"/>
    <w:rsid w:val="00E209AA"/>
    <w:rsid w:val="00E2443D"/>
    <w:rsid w:val="00E24CC7"/>
    <w:rsid w:val="00E2566B"/>
    <w:rsid w:val="00E2667D"/>
    <w:rsid w:val="00E32161"/>
    <w:rsid w:val="00E32789"/>
    <w:rsid w:val="00E3286E"/>
    <w:rsid w:val="00E32AD2"/>
    <w:rsid w:val="00E32C50"/>
    <w:rsid w:val="00E32FC7"/>
    <w:rsid w:val="00E333C5"/>
    <w:rsid w:val="00E37C5C"/>
    <w:rsid w:val="00E42317"/>
    <w:rsid w:val="00E449F3"/>
    <w:rsid w:val="00E4771B"/>
    <w:rsid w:val="00E53077"/>
    <w:rsid w:val="00E53BDE"/>
    <w:rsid w:val="00E5433E"/>
    <w:rsid w:val="00E57FB4"/>
    <w:rsid w:val="00E60F54"/>
    <w:rsid w:val="00E661B0"/>
    <w:rsid w:val="00E6693E"/>
    <w:rsid w:val="00E670CC"/>
    <w:rsid w:val="00E67FC0"/>
    <w:rsid w:val="00E704B7"/>
    <w:rsid w:val="00E729FB"/>
    <w:rsid w:val="00E77048"/>
    <w:rsid w:val="00E7704F"/>
    <w:rsid w:val="00E800C1"/>
    <w:rsid w:val="00E81E79"/>
    <w:rsid w:val="00E81FB1"/>
    <w:rsid w:val="00E85AC0"/>
    <w:rsid w:val="00E8625F"/>
    <w:rsid w:val="00E86738"/>
    <w:rsid w:val="00E87D66"/>
    <w:rsid w:val="00E92AC8"/>
    <w:rsid w:val="00E93CF6"/>
    <w:rsid w:val="00E952C0"/>
    <w:rsid w:val="00E95578"/>
    <w:rsid w:val="00E96528"/>
    <w:rsid w:val="00EA4370"/>
    <w:rsid w:val="00EA587D"/>
    <w:rsid w:val="00EA635D"/>
    <w:rsid w:val="00EA7C2C"/>
    <w:rsid w:val="00EC32A9"/>
    <w:rsid w:val="00EC4014"/>
    <w:rsid w:val="00EC43CB"/>
    <w:rsid w:val="00EC4536"/>
    <w:rsid w:val="00EC50BC"/>
    <w:rsid w:val="00ED1FA8"/>
    <w:rsid w:val="00ED47F8"/>
    <w:rsid w:val="00ED5C60"/>
    <w:rsid w:val="00EE1DA1"/>
    <w:rsid w:val="00EE7D06"/>
    <w:rsid w:val="00EF1534"/>
    <w:rsid w:val="00EF2ACA"/>
    <w:rsid w:val="00EF3421"/>
    <w:rsid w:val="00EF40DE"/>
    <w:rsid w:val="00EF48C5"/>
    <w:rsid w:val="00EF4C7D"/>
    <w:rsid w:val="00EF5330"/>
    <w:rsid w:val="00EF5493"/>
    <w:rsid w:val="00EF5712"/>
    <w:rsid w:val="00EF7B9E"/>
    <w:rsid w:val="00F01048"/>
    <w:rsid w:val="00F015AB"/>
    <w:rsid w:val="00F03F0A"/>
    <w:rsid w:val="00F06DB8"/>
    <w:rsid w:val="00F115B2"/>
    <w:rsid w:val="00F13A09"/>
    <w:rsid w:val="00F14348"/>
    <w:rsid w:val="00F152C2"/>
    <w:rsid w:val="00F174C2"/>
    <w:rsid w:val="00F215CB"/>
    <w:rsid w:val="00F31434"/>
    <w:rsid w:val="00F32A04"/>
    <w:rsid w:val="00F35B08"/>
    <w:rsid w:val="00F40894"/>
    <w:rsid w:val="00F40BFB"/>
    <w:rsid w:val="00F41A14"/>
    <w:rsid w:val="00F41A69"/>
    <w:rsid w:val="00F42313"/>
    <w:rsid w:val="00F4402D"/>
    <w:rsid w:val="00F46202"/>
    <w:rsid w:val="00F46E7A"/>
    <w:rsid w:val="00F517F4"/>
    <w:rsid w:val="00F52026"/>
    <w:rsid w:val="00F52533"/>
    <w:rsid w:val="00F527DF"/>
    <w:rsid w:val="00F534B9"/>
    <w:rsid w:val="00F54141"/>
    <w:rsid w:val="00F57DB7"/>
    <w:rsid w:val="00F6383D"/>
    <w:rsid w:val="00F66EA6"/>
    <w:rsid w:val="00F70C23"/>
    <w:rsid w:val="00F7149A"/>
    <w:rsid w:val="00F72083"/>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E0172"/>
    <w:rsid w:val="00FE24A8"/>
    <w:rsid w:val="00FE4BC6"/>
    <w:rsid w:val="00FE5E89"/>
    <w:rsid w:val="00FE5FB4"/>
    <w:rsid w:val="00FE6346"/>
    <w:rsid w:val="00FE71BD"/>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5469AC"/>
    <w:rsid w:val="008819F6"/>
    <w:rsid w:val="00995E84"/>
    <w:rsid w:val="009B61A5"/>
    <w:rsid w:val="00AD5651"/>
    <w:rsid w:val="00CE1A7C"/>
    <w:rsid w:val="00E60D8C"/>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B61A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23129</Words>
  <Characters>145717</Characters>
  <Application>Microsoft Office Word</Application>
  <DocSecurity>0</DocSecurity>
  <Lines>1214</Lines>
  <Paragraphs>3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174</cp:revision>
  <cp:lastPrinted>2021-08-25T12:08:00Z</cp:lastPrinted>
  <dcterms:created xsi:type="dcterms:W3CDTF">2021-07-07T08:34:00Z</dcterms:created>
  <dcterms:modified xsi:type="dcterms:W3CDTF">2021-09-07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False</vt:lpwstr>
  </property>
  <property fmtid="{D5CDD505-2E9C-101B-9397-08002B2CF9AE}" pid="5" name="CitaviDocumentProperty_8">
    <vt:lpwstr>CloudProjectKey=qjj0cdrfegmgm59vqwwretqkz32dl434n2bqw3y7xk35hy7; ProjectName=WineVisualisierung</vt:lpwstr>
  </property>
  <property fmtid="{D5CDD505-2E9C-101B-9397-08002B2CF9AE}" pid="6" name="CitaviDocumentProperty_1">
    <vt:lpwstr>6.10.0.0</vt:lpwstr>
  </property>
</Properties>
</file>